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6F450D0" w14:textId="77777777" w:rsidR="0081278B" w:rsidRDefault="00D2232A" w:rsidP="00D2232A">
      <w:pPr>
        <w:jc w:val="center"/>
        <w:rPr>
          <w:rFonts w:ascii="Arial" w:hAnsi="Arial" w:cs="Arial"/>
          <w:sz w:val="40"/>
          <w:szCs w:val="40"/>
          <w:lang w:val="en-GB"/>
        </w:rPr>
      </w:pPr>
      <w:r w:rsidRPr="00D2232A">
        <w:rPr>
          <w:rFonts w:ascii="Arial" w:hAnsi="Arial" w:cs="Arial"/>
          <w:sz w:val="40"/>
          <w:szCs w:val="40"/>
          <w:lang w:val="en-GB"/>
        </w:rPr>
        <w:t>Supplementary Information</w:t>
      </w:r>
    </w:p>
    <w:p w14:paraId="75CD2B6D" w14:textId="77777777" w:rsidR="00D2232A" w:rsidRDefault="00D2232A" w:rsidP="00D2232A">
      <w:pPr>
        <w:jc w:val="center"/>
        <w:rPr>
          <w:rFonts w:ascii="Arial" w:hAnsi="Arial" w:cs="Arial"/>
          <w:sz w:val="40"/>
          <w:szCs w:val="40"/>
          <w:lang w:val="en-GB"/>
        </w:rPr>
      </w:pPr>
    </w:p>
    <w:p w14:paraId="5B07FC11" w14:textId="77777777" w:rsidR="00D2232A" w:rsidRDefault="00D2232A" w:rsidP="00D2232A">
      <w:pPr>
        <w:jc w:val="center"/>
        <w:rPr>
          <w:rFonts w:ascii="Arial" w:hAnsi="Arial" w:cs="Arial"/>
          <w:sz w:val="40"/>
          <w:szCs w:val="40"/>
          <w:lang w:val="en-GB"/>
        </w:rPr>
      </w:pPr>
    </w:p>
    <w:sdt>
      <w:sdtPr>
        <w:rPr>
          <w:rFonts w:asciiTheme="minorHAnsi" w:eastAsiaTheme="minorHAnsi" w:hAnsiTheme="minorHAnsi" w:cstheme="minorBidi"/>
          <w:b w:val="0"/>
          <w:bCs w:val="0"/>
          <w:color w:val="auto"/>
          <w:sz w:val="24"/>
          <w:szCs w:val="24"/>
        </w:rPr>
        <w:id w:val="845984204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07812259" w14:textId="6A7203CC" w:rsidR="003C2460" w:rsidRDefault="003C2460">
          <w:pPr>
            <w:pStyle w:val="TOCHeading"/>
          </w:pPr>
          <w:r>
            <w:t>Table of Contents</w:t>
          </w:r>
        </w:p>
        <w:p w14:paraId="273361DE" w14:textId="77777777" w:rsidR="001F08ED" w:rsidRDefault="003C2460">
          <w:pPr>
            <w:pStyle w:val="TOC1"/>
            <w:tabs>
              <w:tab w:val="right" w:leader="dot" w:pos="9010"/>
            </w:tabs>
            <w:rPr>
              <w:rFonts w:eastAsiaTheme="minorEastAsia"/>
              <w:b w:val="0"/>
              <w:bCs w:val="0"/>
              <w:noProof/>
            </w:rPr>
          </w:pPr>
          <w:r>
            <w:rPr>
              <w:b w:val="0"/>
              <w:bCs w:val="0"/>
            </w:rPr>
            <w:fldChar w:fldCharType="begin"/>
          </w:r>
          <w:r>
            <w:instrText xml:space="preserve"> TOC \o "1-3" \h \z \u </w:instrText>
          </w:r>
          <w:r>
            <w:rPr>
              <w:b w:val="0"/>
              <w:bCs w:val="0"/>
            </w:rPr>
            <w:fldChar w:fldCharType="separate"/>
          </w:r>
          <w:hyperlink w:anchor="_Toc495054613" w:history="1">
            <w:r w:rsidR="001F08ED" w:rsidRPr="006A3BCC">
              <w:rPr>
                <w:rStyle w:val="Hyperlink"/>
                <w:rFonts w:ascii="Arial" w:hAnsi="Arial" w:cs="Arial"/>
                <w:noProof/>
                <w:lang w:val="en-GB"/>
              </w:rPr>
              <w:t>Note 1: Datasets</w:t>
            </w:r>
            <w:r w:rsidR="001F08ED">
              <w:rPr>
                <w:noProof/>
                <w:webHidden/>
              </w:rPr>
              <w:tab/>
            </w:r>
            <w:r w:rsidR="001F08ED">
              <w:rPr>
                <w:noProof/>
                <w:webHidden/>
              </w:rPr>
              <w:fldChar w:fldCharType="begin"/>
            </w:r>
            <w:r w:rsidR="001F08ED">
              <w:rPr>
                <w:noProof/>
                <w:webHidden/>
              </w:rPr>
              <w:instrText xml:space="preserve"> PAGEREF _Toc495054613 \h </w:instrText>
            </w:r>
            <w:r w:rsidR="001F08ED">
              <w:rPr>
                <w:noProof/>
                <w:webHidden/>
              </w:rPr>
            </w:r>
            <w:r w:rsidR="001F08ED">
              <w:rPr>
                <w:noProof/>
                <w:webHidden/>
              </w:rPr>
              <w:fldChar w:fldCharType="separate"/>
            </w:r>
            <w:r w:rsidR="001F08ED">
              <w:rPr>
                <w:noProof/>
                <w:webHidden/>
              </w:rPr>
              <w:t>2</w:t>
            </w:r>
            <w:r w:rsidR="001F08ED">
              <w:rPr>
                <w:noProof/>
                <w:webHidden/>
              </w:rPr>
              <w:fldChar w:fldCharType="end"/>
            </w:r>
          </w:hyperlink>
        </w:p>
        <w:p w14:paraId="793E5318" w14:textId="77777777" w:rsidR="001F08ED" w:rsidRDefault="00975B2B">
          <w:pPr>
            <w:pStyle w:val="TOC1"/>
            <w:tabs>
              <w:tab w:val="right" w:leader="dot" w:pos="9010"/>
            </w:tabs>
            <w:rPr>
              <w:rFonts w:eastAsiaTheme="minorEastAsia"/>
              <w:b w:val="0"/>
              <w:bCs w:val="0"/>
              <w:noProof/>
            </w:rPr>
          </w:pPr>
          <w:hyperlink w:anchor="_Toc495054614" w:history="1">
            <w:r w:rsidR="001F08ED" w:rsidRPr="006A3BCC">
              <w:rPr>
                <w:rStyle w:val="Hyperlink"/>
                <w:rFonts w:ascii="Arial" w:hAnsi="Arial" w:cs="Arial"/>
                <w:noProof/>
                <w:lang w:val="en-GB"/>
              </w:rPr>
              <w:t>Note 2: Feature Selection Approaches</w:t>
            </w:r>
            <w:r w:rsidR="001F08ED">
              <w:rPr>
                <w:noProof/>
                <w:webHidden/>
              </w:rPr>
              <w:tab/>
            </w:r>
            <w:r w:rsidR="001F08ED">
              <w:rPr>
                <w:noProof/>
                <w:webHidden/>
              </w:rPr>
              <w:fldChar w:fldCharType="begin"/>
            </w:r>
            <w:r w:rsidR="001F08ED">
              <w:rPr>
                <w:noProof/>
                <w:webHidden/>
              </w:rPr>
              <w:instrText xml:space="preserve"> PAGEREF _Toc495054614 \h </w:instrText>
            </w:r>
            <w:r w:rsidR="001F08ED">
              <w:rPr>
                <w:noProof/>
                <w:webHidden/>
              </w:rPr>
            </w:r>
            <w:r w:rsidR="001F08ED">
              <w:rPr>
                <w:noProof/>
                <w:webHidden/>
              </w:rPr>
              <w:fldChar w:fldCharType="separate"/>
            </w:r>
            <w:r w:rsidR="001F08ED">
              <w:rPr>
                <w:noProof/>
                <w:webHidden/>
              </w:rPr>
              <w:t>3</w:t>
            </w:r>
            <w:r w:rsidR="001F08ED">
              <w:rPr>
                <w:noProof/>
                <w:webHidden/>
              </w:rPr>
              <w:fldChar w:fldCharType="end"/>
            </w:r>
          </w:hyperlink>
        </w:p>
        <w:p w14:paraId="6706AA90" w14:textId="77777777" w:rsidR="001F08ED" w:rsidRDefault="00975B2B">
          <w:pPr>
            <w:pStyle w:val="TOC1"/>
            <w:tabs>
              <w:tab w:val="right" w:leader="dot" w:pos="9010"/>
            </w:tabs>
            <w:rPr>
              <w:rFonts w:eastAsiaTheme="minorEastAsia"/>
              <w:b w:val="0"/>
              <w:bCs w:val="0"/>
              <w:noProof/>
            </w:rPr>
          </w:pPr>
          <w:hyperlink w:anchor="_Toc495054615" w:history="1">
            <w:r w:rsidR="001F08ED" w:rsidRPr="006A3BCC">
              <w:rPr>
                <w:rStyle w:val="Hyperlink"/>
                <w:rFonts w:ascii="Arial" w:hAnsi="Arial" w:cs="Arial"/>
                <w:noProof/>
                <w:lang w:val="en-GB"/>
              </w:rPr>
              <w:t>Note 3: Number of Final Features after the FS method step</w:t>
            </w:r>
            <w:r w:rsidR="001F08ED">
              <w:rPr>
                <w:noProof/>
                <w:webHidden/>
              </w:rPr>
              <w:tab/>
            </w:r>
            <w:r w:rsidR="001F08ED">
              <w:rPr>
                <w:noProof/>
                <w:webHidden/>
              </w:rPr>
              <w:fldChar w:fldCharType="begin"/>
            </w:r>
            <w:r w:rsidR="001F08ED">
              <w:rPr>
                <w:noProof/>
                <w:webHidden/>
              </w:rPr>
              <w:instrText xml:space="preserve"> PAGEREF _Toc495054615 \h </w:instrText>
            </w:r>
            <w:r w:rsidR="001F08ED">
              <w:rPr>
                <w:noProof/>
                <w:webHidden/>
              </w:rPr>
            </w:r>
            <w:r w:rsidR="001F08ED">
              <w:rPr>
                <w:noProof/>
                <w:webHidden/>
              </w:rPr>
              <w:fldChar w:fldCharType="separate"/>
            </w:r>
            <w:r w:rsidR="001F08ED">
              <w:rPr>
                <w:noProof/>
                <w:webHidden/>
              </w:rPr>
              <w:t>5</w:t>
            </w:r>
            <w:r w:rsidR="001F08ED">
              <w:rPr>
                <w:noProof/>
                <w:webHidden/>
              </w:rPr>
              <w:fldChar w:fldCharType="end"/>
            </w:r>
          </w:hyperlink>
        </w:p>
        <w:p w14:paraId="05CA576B" w14:textId="77777777" w:rsidR="001F08ED" w:rsidRDefault="00975B2B">
          <w:pPr>
            <w:pStyle w:val="TOC1"/>
            <w:tabs>
              <w:tab w:val="right" w:leader="dot" w:pos="9010"/>
            </w:tabs>
            <w:rPr>
              <w:rFonts w:eastAsiaTheme="minorEastAsia"/>
              <w:b w:val="0"/>
              <w:bCs w:val="0"/>
              <w:noProof/>
            </w:rPr>
          </w:pPr>
          <w:hyperlink w:anchor="_Toc495054616" w:history="1">
            <w:r w:rsidR="001F08ED" w:rsidRPr="006A3BCC">
              <w:rPr>
                <w:rStyle w:val="Hyperlink"/>
                <w:rFonts w:ascii="Arial" w:hAnsi="Arial" w:cs="Arial"/>
                <w:noProof/>
                <w:lang w:val="en-GB"/>
              </w:rPr>
              <w:t>Note 4: Benchmark of the R workflow proposed with the MRMD tool</w:t>
            </w:r>
            <w:r w:rsidR="001F08ED">
              <w:rPr>
                <w:noProof/>
                <w:webHidden/>
              </w:rPr>
              <w:tab/>
            </w:r>
            <w:r w:rsidR="001F08ED">
              <w:rPr>
                <w:noProof/>
                <w:webHidden/>
              </w:rPr>
              <w:fldChar w:fldCharType="begin"/>
            </w:r>
            <w:r w:rsidR="001F08ED">
              <w:rPr>
                <w:noProof/>
                <w:webHidden/>
              </w:rPr>
              <w:instrText xml:space="preserve"> PAGEREF _Toc495054616 \h </w:instrText>
            </w:r>
            <w:r w:rsidR="001F08ED">
              <w:rPr>
                <w:noProof/>
                <w:webHidden/>
              </w:rPr>
            </w:r>
            <w:r w:rsidR="001F08ED">
              <w:rPr>
                <w:noProof/>
                <w:webHidden/>
              </w:rPr>
              <w:fldChar w:fldCharType="separate"/>
            </w:r>
            <w:r w:rsidR="001F08ED">
              <w:rPr>
                <w:noProof/>
                <w:webHidden/>
              </w:rPr>
              <w:t>5</w:t>
            </w:r>
            <w:r w:rsidR="001F08ED">
              <w:rPr>
                <w:noProof/>
                <w:webHidden/>
              </w:rPr>
              <w:fldChar w:fldCharType="end"/>
            </w:r>
          </w:hyperlink>
        </w:p>
        <w:p w14:paraId="3E885613" w14:textId="77777777" w:rsidR="001F08ED" w:rsidRDefault="00975B2B">
          <w:pPr>
            <w:pStyle w:val="TOC1"/>
            <w:tabs>
              <w:tab w:val="right" w:leader="dot" w:pos="9010"/>
            </w:tabs>
            <w:rPr>
              <w:rFonts w:eastAsiaTheme="minorEastAsia"/>
              <w:b w:val="0"/>
              <w:bCs w:val="0"/>
              <w:noProof/>
            </w:rPr>
          </w:pPr>
          <w:hyperlink w:anchor="_Toc495054617" w:history="1">
            <w:r w:rsidR="001F08ED" w:rsidRPr="006A3BCC">
              <w:rPr>
                <w:rStyle w:val="Hyperlink"/>
                <w:rFonts w:ascii="Arial" w:hAnsi="Arial" w:cs="Arial"/>
                <w:noProof/>
                <w:lang w:val="en-GB"/>
              </w:rPr>
              <w:t>References</w:t>
            </w:r>
            <w:r w:rsidR="001F08ED">
              <w:rPr>
                <w:noProof/>
                <w:webHidden/>
              </w:rPr>
              <w:tab/>
            </w:r>
            <w:r w:rsidR="001F08ED">
              <w:rPr>
                <w:noProof/>
                <w:webHidden/>
              </w:rPr>
              <w:fldChar w:fldCharType="begin"/>
            </w:r>
            <w:r w:rsidR="001F08ED">
              <w:rPr>
                <w:noProof/>
                <w:webHidden/>
              </w:rPr>
              <w:instrText xml:space="preserve"> PAGEREF _Toc495054617 \h </w:instrText>
            </w:r>
            <w:r w:rsidR="001F08ED">
              <w:rPr>
                <w:noProof/>
                <w:webHidden/>
              </w:rPr>
            </w:r>
            <w:r w:rsidR="001F08ED">
              <w:rPr>
                <w:noProof/>
                <w:webHidden/>
              </w:rPr>
              <w:fldChar w:fldCharType="separate"/>
            </w:r>
            <w:r w:rsidR="001F08ED">
              <w:rPr>
                <w:noProof/>
                <w:webHidden/>
              </w:rPr>
              <w:t>6</w:t>
            </w:r>
            <w:r w:rsidR="001F08ED">
              <w:rPr>
                <w:noProof/>
                <w:webHidden/>
              </w:rPr>
              <w:fldChar w:fldCharType="end"/>
            </w:r>
          </w:hyperlink>
        </w:p>
        <w:p w14:paraId="000F6D54" w14:textId="2851F007" w:rsidR="003C2460" w:rsidRDefault="003C2460">
          <w:r>
            <w:rPr>
              <w:b/>
              <w:bCs/>
              <w:noProof/>
            </w:rPr>
            <w:fldChar w:fldCharType="end"/>
          </w:r>
        </w:p>
      </w:sdtContent>
    </w:sdt>
    <w:p w14:paraId="5C5E0199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1D703A3A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75768F45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60633FDA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5A957CB7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33DE4F40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72930AC3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0E10C3BE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34320EE4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7F720383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53FDABC1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45B2EBFF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7C146A27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3639562D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50ABC780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69115A74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59C815FD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6C0082CB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6AA6978F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141145DC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75B1B487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3D67944E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49B15884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339D942C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3F4A3C1E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1DF12677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475D555B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62A071C0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4038CFF5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5E8EB17C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233BC6D4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47477241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1AF70D25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12BFFCA4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6A4BDBE5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7B3FC27E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581567F7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7A235F9B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3A17BFD6" w14:textId="77777777" w:rsidR="00D2232A" w:rsidRPr="00D2232A" w:rsidRDefault="00D2232A" w:rsidP="00D2232A">
      <w:pPr>
        <w:pStyle w:val="Heading1"/>
        <w:rPr>
          <w:rFonts w:ascii="Arial" w:hAnsi="Arial" w:cs="Arial"/>
          <w:b/>
          <w:sz w:val="24"/>
          <w:szCs w:val="24"/>
          <w:lang w:val="en-GB"/>
        </w:rPr>
      </w:pPr>
      <w:bookmarkStart w:id="0" w:name="_Toc495054613"/>
      <w:r w:rsidRPr="00D2232A">
        <w:rPr>
          <w:rFonts w:ascii="Arial" w:hAnsi="Arial" w:cs="Arial"/>
          <w:b/>
          <w:color w:val="000000" w:themeColor="text1"/>
          <w:sz w:val="24"/>
          <w:szCs w:val="24"/>
          <w:lang w:val="en-GB"/>
        </w:rPr>
        <w:t>Note 1: Datasets</w:t>
      </w:r>
      <w:bookmarkEnd w:id="0"/>
      <w:r w:rsidRPr="00D2232A">
        <w:rPr>
          <w:rFonts w:ascii="Arial" w:hAnsi="Arial" w:cs="Arial"/>
          <w:b/>
          <w:sz w:val="24"/>
          <w:szCs w:val="24"/>
          <w:lang w:val="en-GB"/>
        </w:rPr>
        <w:t xml:space="preserve"> </w:t>
      </w:r>
    </w:p>
    <w:p w14:paraId="3C273867" w14:textId="77777777" w:rsidR="00D2232A" w:rsidRDefault="00D2232A" w:rsidP="00D2232A">
      <w:pPr>
        <w:jc w:val="both"/>
        <w:rPr>
          <w:rFonts w:ascii="Arial" w:hAnsi="Arial" w:cs="Arial"/>
          <w:lang w:val="en-GB"/>
        </w:rPr>
      </w:pPr>
    </w:p>
    <w:p w14:paraId="47ABA215" w14:textId="77777777" w:rsidR="009F4D18" w:rsidRDefault="009F4D18" w:rsidP="00D2232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1E75D13A" w14:textId="204D30B9" w:rsidR="00D2232A" w:rsidRDefault="00D2232A" w:rsidP="003C1A5F">
      <w:pPr>
        <w:spacing w:line="360" w:lineRule="auto"/>
        <w:jc w:val="both"/>
        <w:rPr>
          <w:rFonts w:ascii="Arial" w:hAnsi="Arial" w:cs="Arial"/>
          <w:sz w:val="20"/>
          <w:szCs w:val="20"/>
          <w:lang w:val="en-GB"/>
        </w:rPr>
      </w:pPr>
      <w:r w:rsidRPr="006B05F8">
        <w:rPr>
          <w:rFonts w:ascii="Arial" w:hAnsi="Arial" w:cs="Arial"/>
          <w:b/>
          <w:sz w:val="20"/>
          <w:szCs w:val="20"/>
          <w:lang w:val="en-GB"/>
        </w:rPr>
        <w:t>Table 1</w:t>
      </w:r>
      <w:r w:rsidRPr="009F4D18">
        <w:rPr>
          <w:rFonts w:ascii="Arial" w:hAnsi="Arial" w:cs="Arial"/>
          <w:sz w:val="20"/>
          <w:szCs w:val="20"/>
          <w:lang w:val="en-GB"/>
        </w:rPr>
        <w:t xml:space="preserve">: </w:t>
      </w:r>
      <w:r w:rsidR="009F4D18" w:rsidRPr="009F4D18">
        <w:rPr>
          <w:rFonts w:ascii="Arial" w:hAnsi="Arial" w:cs="Arial"/>
          <w:sz w:val="20"/>
          <w:szCs w:val="20"/>
          <w:lang w:val="en-GB"/>
        </w:rPr>
        <w:t xml:space="preserve">Description of </w:t>
      </w:r>
      <w:r w:rsidR="005B73EF">
        <w:rPr>
          <w:rFonts w:ascii="Arial" w:hAnsi="Arial" w:cs="Arial"/>
          <w:sz w:val="20"/>
          <w:szCs w:val="20"/>
          <w:lang w:val="en-GB"/>
        </w:rPr>
        <w:t xml:space="preserve">the </w:t>
      </w:r>
      <w:r w:rsidR="009F4D18" w:rsidRPr="009F4D18">
        <w:rPr>
          <w:rFonts w:ascii="Arial" w:hAnsi="Arial" w:cs="Arial"/>
          <w:sz w:val="20"/>
          <w:szCs w:val="20"/>
          <w:lang w:val="en-GB"/>
        </w:rPr>
        <w:t>genomics and proteomics dataset</w:t>
      </w:r>
      <w:r w:rsidR="001A6F05">
        <w:rPr>
          <w:rFonts w:ascii="Arial" w:hAnsi="Arial" w:cs="Arial"/>
          <w:sz w:val="20"/>
          <w:szCs w:val="20"/>
          <w:lang w:val="en-GB"/>
        </w:rPr>
        <w:t>s</w:t>
      </w:r>
      <w:r w:rsidR="009F4D18" w:rsidRPr="009F4D18">
        <w:rPr>
          <w:rFonts w:ascii="Arial" w:hAnsi="Arial" w:cs="Arial"/>
          <w:sz w:val="20"/>
          <w:szCs w:val="20"/>
          <w:lang w:val="en-GB"/>
        </w:rPr>
        <w:t xml:space="preserve"> used for benchmarking </w:t>
      </w:r>
      <w:r w:rsidR="00F16CC1">
        <w:rPr>
          <w:rFonts w:ascii="Arial" w:hAnsi="Arial" w:cs="Arial"/>
          <w:sz w:val="20"/>
          <w:szCs w:val="20"/>
          <w:lang w:val="en-GB"/>
        </w:rPr>
        <w:t>the f</w:t>
      </w:r>
      <w:r w:rsidR="009F4D18" w:rsidRPr="009F4D18">
        <w:rPr>
          <w:rFonts w:ascii="Arial" w:hAnsi="Arial" w:cs="Arial"/>
          <w:sz w:val="20"/>
          <w:szCs w:val="20"/>
          <w:lang w:val="en-GB"/>
        </w:rPr>
        <w:t xml:space="preserve">eature </w:t>
      </w:r>
      <w:r w:rsidR="00F16CC1">
        <w:rPr>
          <w:rFonts w:ascii="Arial" w:hAnsi="Arial" w:cs="Arial"/>
          <w:sz w:val="20"/>
          <w:szCs w:val="20"/>
          <w:lang w:val="en-GB"/>
        </w:rPr>
        <w:t>s</w:t>
      </w:r>
      <w:r w:rsidR="009F4D18" w:rsidRPr="009F4D18">
        <w:rPr>
          <w:rFonts w:ascii="Arial" w:hAnsi="Arial" w:cs="Arial"/>
          <w:sz w:val="20"/>
          <w:szCs w:val="20"/>
          <w:lang w:val="en-GB"/>
        </w:rPr>
        <w:t xml:space="preserve">election </w:t>
      </w:r>
      <w:r w:rsidR="001A6F05">
        <w:rPr>
          <w:rFonts w:ascii="Arial" w:hAnsi="Arial" w:cs="Arial"/>
          <w:sz w:val="20"/>
          <w:szCs w:val="20"/>
          <w:lang w:val="en-GB"/>
        </w:rPr>
        <w:t xml:space="preserve">(FS) </w:t>
      </w:r>
      <w:r w:rsidR="009F4D18" w:rsidRPr="009F4D18">
        <w:rPr>
          <w:rFonts w:ascii="Arial" w:hAnsi="Arial" w:cs="Arial"/>
          <w:sz w:val="20"/>
          <w:szCs w:val="20"/>
          <w:lang w:val="en-GB"/>
        </w:rPr>
        <w:t>methods</w:t>
      </w:r>
      <w:r w:rsidR="004A587B">
        <w:rPr>
          <w:rFonts w:ascii="Arial" w:hAnsi="Arial" w:cs="Arial"/>
          <w:sz w:val="20"/>
          <w:szCs w:val="20"/>
          <w:lang w:val="en-GB"/>
        </w:rPr>
        <w:t xml:space="preserve"> developed</w:t>
      </w:r>
      <w:r w:rsidR="009F4D18" w:rsidRPr="009F4D18">
        <w:rPr>
          <w:rFonts w:ascii="Arial" w:hAnsi="Arial" w:cs="Arial"/>
          <w:sz w:val="20"/>
          <w:szCs w:val="20"/>
          <w:lang w:val="en-GB"/>
        </w:rPr>
        <w:t xml:space="preserve"> in </w:t>
      </w:r>
      <w:r w:rsidR="001A6F05">
        <w:rPr>
          <w:rFonts w:ascii="Arial" w:hAnsi="Arial" w:cs="Arial"/>
          <w:sz w:val="20"/>
          <w:szCs w:val="20"/>
          <w:lang w:val="en-GB"/>
        </w:rPr>
        <w:t>this manuscript</w:t>
      </w:r>
      <w:r w:rsidR="009F4D18" w:rsidRPr="009F4D18">
        <w:rPr>
          <w:rFonts w:ascii="Arial" w:hAnsi="Arial" w:cs="Arial"/>
          <w:sz w:val="20"/>
          <w:szCs w:val="20"/>
          <w:lang w:val="en-GB"/>
        </w:rPr>
        <w:t>.</w:t>
      </w:r>
    </w:p>
    <w:p w14:paraId="28E8707E" w14:textId="77777777" w:rsidR="009F4D18" w:rsidRDefault="009F4D18" w:rsidP="00D2232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7830641E" w14:textId="77777777" w:rsidR="009F4D18" w:rsidRDefault="009F4D18" w:rsidP="00D2232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76CAD30D" w14:textId="77777777" w:rsidR="00454089" w:rsidRPr="00454089" w:rsidRDefault="00454089" w:rsidP="00454089">
      <w:pPr>
        <w:rPr>
          <w:rFonts w:ascii="Times New Roman" w:hAnsi="Times New Roman" w:cs="Times New Roman"/>
        </w:rPr>
      </w:pPr>
      <w:r w:rsidRPr="00454089">
        <w:rPr>
          <w:rFonts w:ascii="Times New Roman" w:hAnsi="Times New Roman" w:cs="Times New Roman"/>
        </w:rPr>
        <w:t> </w:t>
      </w:r>
    </w:p>
    <w:tbl>
      <w:tblPr>
        <w:tblStyle w:val="GridTable2-Accent1"/>
        <w:tblW w:w="9913" w:type="dxa"/>
        <w:tblLayout w:type="fixed"/>
        <w:tblLook w:val="04A0" w:firstRow="1" w:lastRow="0" w:firstColumn="1" w:lastColumn="0" w:noHBand="0" w:noVBand="1"/>
      </w:tblPr>
      <w:tblGrid>
        <w:gridCol w:w="851"/>
        <w:gridCol w:w="1037"/>
        <w:gridCol w:w="1373"/>
        <w:gridCol w:w="992"/>
        <w:gridCol w:w="992"/>
        <w:gridCol w:w="851"/>
        <w:gridCol w:w="1417"/>
        <w:gridCol w:w="1276"/>
        <w:gridCol w:w="1124"/>
      </w:tblGrid>
      <w:tr w:rsidR="00522F51" w:rsidRPr="00454089" w14:paraId="4499E92E" w14:textId="77777777" w:rsidTr="00522F5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5E0F86E4" w14:textId="2642E3DD" w:rsidR="00454089" w:rsidRPr="00454089" w:rsidRDefault="00454089" w:rsidP="003E0FBA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# dataset</w:t>
            </w:r>
          </w:p>
        </w:tc>
        <w:tc>
          <w:tcPr>
            <w:tcW w:w="1037" w:type="dxa"/>
            <w:hideMark/>
          </w:tcPr>
          <w:p w14:paraId="14B6CBB2" w14:textId="49B15153" w:rsidR="00454089" w:rsidRPr="00454089" w:rsidRDefault="00454089" w:rsidP="003E0FB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GEO accession</w:t>
            </w:r>
            <w:r w:rsidR="00AE3B68">
              <w:rPr>
                <w:rFonts w:ascii="Arial" w:hAnsi="Arial" w:cs="Arial"/>
                <w:color w:val="000000"/>
                <w:sz w:val="16"/>
                <w:szCs w:val="16"/>
              </w:rPr>
              <w:t xml:space="preserve"> numbers</w:t>
            </w:r>
          </w:p>
        </w:tc>
        <w:tc>
          <w:tcPr>
            <w:tcW w:w="1373" w:type="dxa"/>
            <w:hideMark/>
          </w:tcPr>
          <w:p w14:paraId="43B13099" w14:textId="77777777" w:rsidR="00454089" w:rsidRPr="00454089" w:rsidRDefault="00454089" w:rsidP="003E0FB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Technology</w:t>
            </w:r>
          </w:p>
        </w:tc>
        <w:tc>
          <w:tcPr>
            <w:tcW w:w="992" w:type="dxa"/>
            <w:hideMark/>
          </w:tcPr>
          <w:p w14:paraId="7FA23B9D" w14:textId="77777777" w:rsidR="00454089" w:rsidRPr="00454089" w:rsidRDefault="00454089" w:rsidP="003E0FB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Samples</w:t>
            </w:r>
          </w:p>
        </w:tc>
        <w:tc>
          <w:tcPr>
            <w:tcW w:w="992" w:type="dxa"/>
            <w:hideMark/>
          </w:tcPr>
          <w:p w14:paraId="0DD5F4AB" w14:textId="77777777" w:rsidR="00454089" w:rsidRPr="00454089" w:rsidRDefault="00454089" w:rsidP="003E0FB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Features</w:t>
            </w:r>
          </w:p>
        </w:tc>
        <w:tc>
          <w:tcPr>
            <w:tcW w:w="851" w:type="dxa"/>
            <w:hideMark/>
          </w:tcPr>
          <w:p w14:paraId="6417F6B2" w14:textId="77777777" w:rsidR="00454089" w:rsidRPr="00454089" w:rsidRDefault="00454089" w:rsidP="003E0FB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# Classes</w:t>
            </w:r>
          </w:p>
        </w:tc>
        <w:tc>
          <w:tcPr>
            <w:tcW w:w="1417" w:type="dxa"/>
            <w:hideMark/>
          </w:tcPr>
          <w:p w14:paraId="065FFBCF" w14:textId="4C52FB41" w:rsidR="00454089" w:rsidRPr="00454089" w:rsidRDefault="00AE3B68" w:rsidP="003E0FB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D</w:t>
            </w: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escription</w:t>
            </w:r>
          </w:p>
        </w:tc>
        <w:tc>
          <w:tcPr>
            <w:tcW w:w="1276" w:type="dxa"/>
            <w:hideMark/>
          </w:tcPr>
          <w:p w14:paraId="2B4BF251" w14:textId="77777777" w:rsidR="00454089" w:rsidRPr="00454089" w:rsidRDefault="00454089" w:rsidP="003E0FB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ML problem</w:t>
            </w:r>
          </w:p>
        </w:tc>
        <w:tc>
          <w:tcPr>
            <w:tcW w:w="1124" w:type="dxa"/>
            <w:hideMark/>
          </w:tcPr>
          <w:p w14:paraId="1B9BD728" w14:textId="702BD302" w:rsidR="00454089" w:rsidRPr="00454089" w:rsidRDefault="00454089" w:rsidP="003E0FB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Reference</w:t>
            </w:r>
            <w:r w:rsidR="002E5584">
              <w:rPr>
                <w:rFonts w:ascii="Arial" w:hAnsi="Arial" w:cs="Arial"/>
                <w:color w:val="000000"/>
                <w:sz w:val="16"/>
                <w:szCs w:val="16"/>
              </w:rPr>
              <w:t>s</w:t>
            </w:r>
          </w:p>
        </w:tc>
      </w:tr>
      <w:tr w:rsidR="00522F51" w:rsidRPr="00454089" w14:paraId="765D1466" w14:textId="77777777" w:rsidTr="00522F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5F9366C5" w14:textId="77777777" w:rsidR="00454089" w:rsidRPr="00454089" w:rsidRDefault="00454089" w:rsidP="00454089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1037" w:type="dxa"/>
            <w:hideMark/>
          </w:tcPr>
          <w:p w14:paraId="34DA8456" w14:textId="77777777" w:rsidR="00454089" w:rsidRPr="00454089" w:rsidRDefault="00454089" w:rsidP="004540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GSE5325</w:t>
            </w:r>
          </w:p>
        </w:tc>
        <w:tc>
          <w:tcPr>
            <w:tcW w:w="1373" w:type="dxa"/>
            <w:hideMark/>
          </w:tcPr>
          <w:p w14:paraId="3E1398E1" w14:textId="77777777" w:rsidR="00454089" w:rsidRPr="00454089" w:rsidRDefault="00454089" w:rsidP="004540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Transcriptomics</w:t>
            </w:r>
          </w:p>
        </w:tc>
        <w:tc>
          <w:tcPr>
            <w:tcW w:w="992" w:type="dxa"/>
            <w:hideMark/>
          </w:tcPr>
          <w:p w14:paraId="10DCCE14" w14:textId="77777777" w:rsidR="00454089" w:rsidRPr="00454089" w:rsidRDefault="00454089" w:rsidP="004540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106</w:t>
            </w:r>
          </w:p>
        </w:tc>
        <w:tc>
          <w:tcPr>
            <w:tcW w:w="992" w:type="dxa"/>
            <w:hideMark/>
          </w:tcPr>
          <w:p w14:paraId="01DA7CAF" w14:textId="77777777" w:rsidR="00454089" w:rsidRPr="00454089" w:rsidRDefault="00454089" w:rsidP="004540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8534</w:t>
            </w:r>
          </w:p>
        </w:tc>
        <w:tc>
          <w:tcPr>
            <w:tcW w:w="851" w:type="dxa"/>
            <w:hideMark/>
          </w:tcPr>
          <w:p w14:paraId="35EDE785" w14:textId="77777777" w:rsidR="00454089" w:rsidRPr="00454089" w:rsidRDefault="00454089" w:rsidP="004540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2</w:t>
            </w:r>
          </w:p>
        </w:tc>
        <w:tc>
          <w:tcPr>
            <w:tcW w:w="1417" w:type="dxa"/>
            <w:hideMark/>
          </w:tcPr>
          <w:p w14:paraId="02D797AA" w14:textId="77777777" w:rsidR="00454089" w:rsidRPr="00454089" w:rsidRDefault="00454089" w:rsidP="0045408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Analysis of breast cancer tumor samples using 2-color cDNA microarrays.</w:t>
            </w:r>
          </w:p>
        </w:tc>
        <w:tc>
          <w:tcPr>
            <w:tcW w:w="1276" w:type="dxa"/>
            <w:hideMark/>
          </w:tcPr>
          <w:p w14:paraId="23E1FDAC" w14:textId="3FC19579" w:rsidR="00454089" w:rsidRPr="00454089" w:rsidRDefault="00454089" w:rsidP="003E0FB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C</w:t>
            </w: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lassification</w:t>
            </w:r>
          </w:p>
        </w:tc>
        <w:tc>
          <w:tcPr>
            <w:tcW w:w="1124" w:type="dxa"/>
            <w:hideMark/>
          </w:tcPr>
          <w:p w14:paraId="2FCD69B5" w14:textId="5A133460" w:rsidR="00454089" w:rsidRPr="00454089" w:rsidRDefault="00454089" w:rsidP="003E0FB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TYWFsPC9BdXRob3I+PFllYXI+MjAwNzwvWWVhcj48UmVj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</w:fldData>
              </w:fldChar>
            </w:r>
            <w:r w:rsidRPr="00454089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Pr="00454089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TYWFsPC9BdXRob3I+PFllYXI+MjAwNzwvWWVhcj48UmVj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</w:fldData>
              </w:fldChar>
            </w:r>
            <w:r w:rsidRPr="00454089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Pr="00454089">
              <w:rPr>
                <w:rFonts w:ascii="Arial" w:hAnsi="Arial" w:cs="Arial"/>
                <w:sz w:val="16"/>
                <w:szCs w:val="16"/>
              </w:rPr>
            </w:r>
            <w:r w:rsidRPr="00454089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454089">
              <w:rPr>
                <w:rFonts w:ascii="Arial" w:hAnsi="Arial" w:cs="Arial"/>
                <w:sz w:val="16"/>
                <w:szCs w:val="16"/>
              </w:rPr>
            </w:r>
            <w:r w:rsidRPr="00454089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454089">
              <w:rPr>
                <w:rFonts w:ascii="Arial" w:hAnsi="Arial" w:cs="Arial"/>
                <w:noProof/>
                <w:sz w:val="16"/>
                <w:szCs w:val="16"/>
              </w:rPr>
              <w:t>[1]</w:t>
            </w:r>
            <w:r w:rsidRPr="00454089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522F51" w:rsidRPr="00454089" w14:paraId="5F0EAC0B" w14:textId="77777777" w:rsidTr="00522F5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6BE4907A" w14:textId="3EBA601A" w:rsidR="00454089" w:rsidRPr="00454089" w:rsidRDefault="00454089" w:rsidP="00454089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2</w:t>
            </w:r>
          </w:p>
        </w:tc>
        <w:tc>
          <w:tcPr>
            <w:tcW w:w="1037" w:type="dxa"/>
            <w:hideMark/>
          </w:tcPr>
          <w:p w14:paraId="3A87893D" w14:textId="77777777" w:rsidR="00454089" w:rsidRPr="00454089" w:rsidRDefault="00454089" w:rsidP="004540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-</w:t>
            </w:r>
          </w:p>
        </w:tc>
        <w:tc>
          <w:tcPr>
            <w:tcW w:w="1373" w:type="dxa"/>
            <w:hideMark/>
          </w:tcPr>
          <w:p w14:paraId="7CA8B8CE" w14:textId="267DC27C" w:rsidR="00454089" w:rsidRPr="00454089" w:rsidRDefault="00AE3B68" w:rsidP="004540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Proteomics</w:t>
            </w:r>
          </w:p>
        </w:tc>
        <w:tc>
          <w:tcPr>
            <w:tcW w:w="992" w:type="dxa"/>
            <w:hideMark/>
          </w:tcPr>
          <w:p w14:paraId="6FC6BA42" w14:textId="77777777" w:rsidR="00454089" w:rsidRPr="00454089" w:rsidRDefault="00454089" w:rsidP="004540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7000</w:t>
            </w:r>
          </w:p>
        </w:tc>
        <w:tc>
          <w:tcPr>
            <w:tcW w:w="992" w:type="dxa"/>
            <w:hideMark/>
          </w:tcPr>
          <w:p w14:paraId="35E466E5" w14:textId="77777777" w:rsidR="00454089" w:rsidRPr="00454089" w:rsidRDefault="00454089" w:rsidP="004540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545</w:t>
            </w:r>
          </w:p>
        </w:tc>
        <w:tc>
          <w:tcPr>
            <w:tcW w:w="851" w:type="dxa"/>
            <w:hideMark/>
          </w:tcPr>
          <w:p w14:paraId="164C2ED8" w14:textId="77777777" w:rsidR="00454089" w:rsidRPr="00454089" w:rsidRDefault="00454089" w:rsidP="004540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-</w:t>
            </w:r>
          </w:p>
        </w:tc>
        <w:tc>
          <w:tcPr>
            <w:tcW w:w="1417" w:type="dxa"/>
            <w:hideMark/>
          </w:tcPr>
          <w:p w14:paraId="03ADCB2C" w14:textId="419AC8AB" w:rsidR="00454089" w:rsidRPr="00454089" w:rsidRDefault="00454089" w:rsidP="0045408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Peptides fractionated by IPG-HPLC and analyzed by Mass</w:t>
            </w:r>
            <w:r w:rsidR="001A6F05">
              <w:rPr>
                <w:rFonts w:ascii="Arial" w:hAnsi="Arial" w:cs="Arial"/>
                <w:color w:val="000000"/>
                <w:sz w:val="16"/>
                <w:szCs w:val="16"/>
              </w:rPr>
              <w:t xml:space="preserve"> </w:t>
            </w: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spectrometry.</w:t>
            </w:r>
          </w:p>
        </w:tc>
        <w:tc>
          <w:tcPr>
            <w:tcW w:w="1276" w:type="dxa"/>
            <w:hideMark/>
          </w:tcPr>
          <w:p w14:paraId="3D57FB06" w14:textId="0FE3058B" w:rsidR="00454089" w:rsidRPr="00454089" w:rsidRDefault="00454089" w:rsidP="003E0FB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R</w:t>
            </w: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egression</w:t>
            </w:r>
          </w:p>
        </w:tc>
        <w:tc>
          <w:tcPr>
            <w:tcW w:w="1124" w:type="dxa"/>
            <w:hideMark/>
          </w:tcPr>
          <w:p w14:paraId="7345FD2D" w14:textId="2DDCE3B1" w:rsidR="00454089" w:rsidRPr="00454089" w:rsidRDefault="00454089" w:rsidP="003E0FB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QZXJlei1SaXZlcm9sPC9BdXRob3I+PFllYXI+MjAxMjwv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QZXJlei1SaXZlcm9sPC9BdXRob3I+PFllYXI+MjAxMjwv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</w:rPr>
              <w:t>[2, 3]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522F51" w:rsidRPr="00454089" w14:paraId="5D4D8383" w14:textId="77777777" w:rsidTr="00522F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50EB1636" w14:textId="77777777" w:rsidR="00454089" w:rsidRPr="00454089" w:rsidRDefault="00454089" w:rsidP="00454089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3</w:t>
            </w:r>
          </w:p>
        </w:tc>
        <w:tc>
          <w:tcPr>
            <w:tcW w:w="1037" w:type="dxa"/>
            <w:hideMark/>
          </w:tcPr>
          <w:p w14:paraId="65BFE4E4" w14:textId="77777777" w:rsidR="00454089" w:rsidRPr="00454089" w:rsidRDefault="00454089" w:rsidP="004540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-</w:t>
            </w:r>
          </w:p>
        </w:tc>
        <w:tc>
          <w:tcPr>
            <w:tcW w:w="1373" w:type="dxa"/>
            <w:hideMark/>
          </w:tcPr>
          <w:p w14:paraId="0DBCDF6A" w14:textId="77777777" w:rsidR="00454089" w:rsidRPr="00454089" w:rsidRDefault="00454089" w:rsidP="004540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Proteomics</w:t>
            </w:r>
          </w:p>
        </w:tc>
        <w:tc>
          <w:tcPr>
            <w:tcW w:w="992" w:type="dxa"/>
            <w:hideMark/>
          </w:tcPr>
          <w:p w14:paraId="21D39E28" w14:textId="77777777" w:rsidR="00454089" w:rsidRPr="00454089" w:rsidRDefault="00454089" w:rsidP="004540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44</w:t>
            </w:r>
          </w:p>
        </w:tc>
        <w:tc>
          <w:tcPr>
            <w:tcW w:w="992" w:type="dxa"/>
            <w:hideMark/>
          </w:tcPr>
          <w:p w14:paraId="4E67244B" w14:textId="77777777" w:rsidR="00454089" w:rsidRPr="00454089" w:rsidRDefault="00454089" w:rsidP="004540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15525</w:t>
            </w:r>
          </w:p>
        </w:tc>
        <w:tc>
          <w:tcPr>
            <w:tcW w:w="851" w:type="dxa"/>
            <w:hideMark/>
          </w:tcPr>
          <w:p w14:paraId="65E84130" w14:textId="77777777" w:rsidR="00454089" w:rsidRPr="00454089" w:rsidRDefault="00454089" w:rsidP="004540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5</w:t>
            </w:r>
          </w:p>
        </w:tc>
        <w:tc>
          <w:tcPr>
            <w:tcW w:w="1417" w:type="dxa"/>
            <w:hideMark/>
          </w:tcPr>
          <w:p w14:paraId="1A19B684" w14:textId="6A1115BF" w:rsidR="00454089" w:rsidRPr="00454089" w:rsidRDefault="00454089" w:rsidP="0045408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Triple-Negative Breast Cancer (TNBC) proteome. Label-free deep proteome analysis of 44 (samples and technical repli</w:t>
            </w:r>
            <w:r w:rsidR="001A6F05">
              <w:rPr>
                <w:rFonts w:ascii="Arial" w:hAnsi="Arial" w:cs="Arial"/>
                <w:color w:val="000000"/>
                <w:sz w:val="16"/>
                <w:szCs w:val="16"/>
              </w:rPr>
              <w:t>cat</w:t>
            </w: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es) human breast specimens.</w:t>
            </w:r>
          </w:p>
        </w:tc>
        <w:tc>
          <w:tcPr>
            <w:tcW w:w="1276" w:type="dxa"/>
            <w:hideMark/>
          </w:tcPr>
          <w:p w14:paraId="677BA4E4" w14:textId="619E4B90" w:rsidR="00454089" w:rsidRPr="00454089" w:rsidRDefault="00454089" w:rsidP="003E0FB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C</w:t>
            </w: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lassification</w:t>
            </w:r>
          </w:p>
        </w:tc>
        <w:tc>
          <w:tcPr>
            <w:tcW w:w="1124" w:type="dxa"/>
            <w:hideMark/>
          </w:tcPr>
          <w:p w14:paraId="0D71AED9" w14:textId="0C6C2D4D" w:rsidR="00454089" w:rsidRPr="00454089" w:rsidRDefault="00EB04BB" w:rsidP="003E0FB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MYXdyZW5jZTwvQXV0aG9yPjxZZWFyPjIwMTU8L1llYXI+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MYXdyZW5jZTwvQXV0aG9yPjxZZWFyPjIwMTU8L1llYXI+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</w:rPr>
              <w:t>[4]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522F51" w:rsidRPr="00454089" w14:paraId="2BCA24C0" w14:textId="77777777" w:rsidTr="00522F51">
        <w:trPr>
          <w:trHeight w:val="4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01BB19C7" w14:textId="77777777" w:rsidR="00454089" w:rsidRPr="00454089" w:rsidRDefault="00454089" w:rsidP="00454089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4</w:t>
            </w:r>
          </w:p>
        </w:tc>
        <w:tc>
          <w:tcPr>
            <w:tcW w:w="1037" w:type="dxa"/>
            <w:hideMark/>
          </w:tcPr>
          <w:p w14:paraId="01D88AF7" w14:textId="77777777" w:rsidR="00454089" w:rsidRPr="00454089" w:rsidRDefault="00454089" w:rsidP="004540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GSE48760</w:t>
            </w:r>
          </w:p>
        </w:tc>
        <w:tc>
          <w:tcPr>
            <w:tcW w:w="1373" w:type="dxa"/>
            <w:hideMark/>
          </w:tcPr>
          <w:p w14:paraId="6B57C487" w14:textId="77777777" w:rsidR="00454089" w:rsidRPr="00454089" w:rsidRDefault="00454089" w:rsidP="004540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Transcriptomics</w:t>
            </w:r>
          </w:p>
        </w:tc>
        <w:tc>
          <w:tcPr>
            <w:tcW w:w="992" w:type="dxa"/>
            <w:hideMark/>
          </w:tcPr>
          <w:p w14:paraId="211B529F" w14:textId="77777777" w:rsidR="00454089" w:rsidRPr="00454089" w:rsidRDefault="00454089" w:rsidP="004540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208</w:t>
            </w:r>
          </w:p>
        </w:tc>
        <w:tc>
          <w:tcPr>
            <w:tcW w:w="992" w:type="dxa"/>
            <w:hideMark/>
          </w:tcPr>
          <w:p w14:paraId="303D5908" w14:textId="77777777" w:rsidR="00454089" w:rsidRPr="00454089" w:rsidRDefault="00454089" w:rsidP="004540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25697</w:t>
            </w:r>
          </w:p>
        </w:tc>
        <w:tc>
          <w:tcPr>
            <w:tcW w:w="851" w:type="dxa"/>
            <w:hideMark/>
          </w:tcPr>
          <w:p w14:paraId="3C8D5562" w14:textId="77777777" w:rsidR="00454089" w:rsidRPr="00454089" w:rsidRDefault="00454089" w:rsidP="004540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2</w:t>
            </w:r>
          </w:p>
        </w:tc>
        <w:tc>
          <w:tcPr>
            <w:tcW w:w="1417" w:type="dxa"/>
            <w:hideMark/>
          </w:tcPr>
          <w:p w14:paraId="15116366" w14:textId="2C7C211F" w:rsidR="00454089" w:rsidRPr="00454089" w:rsidRDefault="00454089" w:rsidP="0045408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 xml:space="preserve">Transcriptomics analysis of left ventricles of mouse subjected to </w:t>
            </w:r>
            <w:r w:rsidR="001A6F05">
              <w:rPr>
                <w:rFonts w:ascii="Arial" w:hAnsi="Arial" w:cs="Arial"/>
                <w:color w:val="000000"/>
                <w:sz w:val="16"/>
                <w:szCs w:val="16"/>
              </w:rPr>
              <w:t>an i</w:t>
            </w: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soproterenol challenge.</w:t>
            </w:r>
          </w:p>
        </w:tc>
        <w:tc>
          <w:tcPr>
            <w:tcW w:w="1276" w:type="dxa"/>
            <w:hideMark/>
          </w:tcPr>
          <w:p w14:paraId="571F0EE1" w14:textId="103C673D" w:rsidR="00454089" w:rsidRPr="00454089" w:rsidRDefault="00454089" w:rsidP="003E0FB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C</w:t>
            </w: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lassification</w:t>
            </w:r>
          </w:p>
        </w:tc>
        <w:tc>
          <w:tcPr>
            <w:tcW w:w="1124" w:type="dxa"/>
            <w:hideMark/>
          </w:tcPr>
          <w:p w14:paraId="5D8AAADF" w14:textId="23E1145E" w:rsidR="00454089" w:rsidRPr="00454089" w:rsidRDefault="00EB04BB" w:rsidP="003E0FB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XYW5nPC9BdXRob3I+PFllYXI+MjAxNjwvWWVhcj48UmVj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XYW5nPC9BdXRob3I+PFllYXI+MjAxNjwvWWVhcj48UmVj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</w:rPr>
              <w:t>[5]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522F51" w:rsidRPr="00454089" w14:paraId="1778C1B4" w14:textId="77777777" w:rsidTr="00522F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04F09745" w14:textId="77777777" w:rsidR="00454089" w:rsidRPr="00454089" w:rsidRDefault="00454089" w:rsidP="00454089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37" w:type="dxa"/>
            <w:hideMark/>
          </w:tcPr>
          <w:p w14:paraId="2EF8728C" w14:textId="77777777" w:rsidR="00522F51" w:rsidRDefault="00454089" w:rsidP="004540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GSE6919</w:t>
            </w:r>
          </w:p>
          <w:p w14:paraId="1CE7EA6A" w14:textId="0C4F2F0B" w:rsidR="00454089" w:rsidRPr="00454089" w:rsidRDefault="00454089" w:rsidP="004540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/GPL8300</w:t>
            </w:r>
          </w:p>
        </w:tc>
        <w:tc>
          <w:tcPr>
            <w:tcW w:w="1373" w:type="dxa"/>
            <w:hideMark/>
          </w:tcPr>
          <w:p w14:paraId="0818AEC4" w14:textId="77777777" w:rsidR="00454089" w:rsidRPr="00454089" w:rsidRDefault="00454089" w:rsidP="004540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Transcriptomics</w:t>
            </w:r>
          </w:p>
        </w:tc>
        <w:tc>
          <w:tcPr>
            <w:tcW w:w="992" w:type="dxa"/>
            <w:hideMark/>
          </w:tcPr>
          <w:p w14:paraId="35F548E8" w14:textId="77777777" w:rsidR="00454089" w:rsidRPr="00454089" w:rsidRDefault="00454089" w:rsidP="004540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171</w:t>
            </w:r>
          </w:p>
        </w:tc>
        <w:tc>
          <w:tcPr>
            <w:tcW w:w="992" w:type="dxa"/>
            <w:hideMark/>
          </w:tcPr>
          <w:p w14:paraId="1DFAAC7F" w14:textId="77777777" w:rsidR="00454089" w:rsidRPr="00454089" w:rsidRDefault="00454089" w:rsidP="004540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12558</w:t>
            </w:r>
          </w:p>
        </w:tc>
        <w:tc>
          <w:tcPr>
            <w:tcW w:w="851" w:type="dxa"/>
            <w:hideMark/>
          </w:tcPr>
          <w:p w14:paraId="34B8512A" w14:textId="77777777" w:rsidR="00454089" w:rsidRPr="00454089" w:rsidRDefault="00454089" w:rsidP="004540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4</w:t>
            </w:r>
          </w:p>
        </w:tc>
        <w:tc>
          <w:tcPr>
            <w:tcW w:w="1417" w:type="dxa"/>
            <w:hideMark/>
          </w:tcPr>
          <w:p w14:paraId="1E0E879C" w14:textId="77777777" w:rsidR="00454089" w:rsidRPr="00454089" w:rsidRDefault="00454089" w:rsidP="0045408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Expression data from normal and prostate tumor tissues.</w:t>
            </w:r>
          </w:p>
        </w:tc>
        <w:tc>
          <w:tcPr>
            <w:tcW w:w="1276" w:type="dxa"/>
            <w:hideMark/>
          </w:tcPr>
          <w:p w14:paraId="2E752CDC" w14:textId="1E0F96A5" w:rsidR="00454089" w:rsidRPr="00454089" w:rsidRDefault="00454089" w:rsidP="003E0FB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C</w:t>
            </w: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lassification</w:t>
            </w:r>
          </w:p>
        </w:tc>
        <w:tc>
          <w:tcPr>
            <w:tcW w:w="1124" w:type="dxa"/>
            <w:hideMark/>
          </w:tcPr>
          <w:p w14:paraId="6046CECF" w14:textId="04CAD30D" w:rsidR="00454089" w:rsidRPr="00454089" w:rsidRDefault="00EB04BB" w:rsidP="003E0FB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DaGFuZHJhbjwvQXV0aG9yPjxZZWFyPjIwMDc8L1llYXI+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</w:fldData>
              </w:fldChar>
            </w:r>
            <w:r w:rsidR="003E0FBA">
              <w:rPr>
                <w:rFonts w:ascii="Arial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 w:rsidR="003E0FBA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DaGFuZHJhbjwvQXV0aG9yPjxZZWFyPjIwMDc8L1llYXI+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</w:fldData>
              </w:fldChar>
            </w:r>
            <w:r w:rsidR="003E0FBA">
              <w:rPr>
                <w:rFonts w:ascii="Arial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 w:rsidR="003E0FBA">
              <w:rPr>
                <w:rFonts w:ascii="Arial" w:hAnsi="Arial" w:cs="Arial"/>
                <w:color w:val="000000"/>
                <w:sz w:val="16"/>
                <w:szCs w:val="16"/>
              </w:rPr>
            </w:r>
            <w:r w:rsidR="003E0FBA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="003E0FBA">
              <w:rPr>
                <w:rFonts w:ascii="Arial" w:hAnsi="Arial" w:cs="Arial"/>
                <w:noProof/>
                <w:color w:val="000000"/>
                <w:sz w:val="16"/>
                <w:szCs w:val="16"/>
              </w:rPr>
              <w:t>[6, 7]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</w:tr>
      <w:tr w:rsidR="00522F51" w:rsidRPr="00454089" w14:paraId="594ECF09" w14:textId="77777777" w:rsidTr="00522F5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0EABDC74" w14:textId="77777777" w:rsidR="00454089" w:rsidRPr="00454089" w:rsidRDefault="00454089" w:rsidP="00454089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6</w:t>
            </w:r>
          </w:p>
        </w:tc>
        <w:tc>
          <w:tcPr>
            <w:tcW w:w="1037" w:type="dxa"/>
            <w:hideMark/>
          </w:tcPr>
          <w:p w14:paraId="54CC65BA" w14:textId="77777777" w:rsidR="00522F51" w:rsidRDefault="00454089" w:rsidP="004540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GSE6919</w:t>
            </w:r>
          </w:p>
          <w:p w14:paraId="7234FB3F" w14:textId="40677B45" w:rsidR="00454089" w:rsidRPr="00454089" w:rsidRDefault="00454089" w:rsidP="004540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/GPL92</w:t>
            </w:r>
          </w:p>
        </w:tc>
        <w:tc>
          <w:tcPr>
            <w:tcW w:w="1373" w:type="dxa"/>
            <w:hideMark/>
          </w:tcPr>
          <w:p w14:paraId="7597870F" w14:textId="77777777" w:rsidR="00454089" w:rsidRPr="00454089" w:rsidRDefault="00454089" w:rsidP="004540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Transcriptomics</w:t>
            </w:r>
          </w:p>
        </w:tc>
        <w:tc>
          <w:tcPr>
            <w:tcW w:w="992" w:type="dxa"/>
            <w:hideMark/>
          </w:tcPr>
          <w:p w14:paraId="51254F4C" w14:textId="77777777" w:rsidR="00454089" w:rsidRPr="00454089" w:rsidRDefault="00454089" w:rsidP="004540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168</w:t>
            </w:r>
          </w:p>
        </w:tc>
        <w:tc>
          <w:tcPr>
            <w:tcW w:w="992" w:type="dxa"/>
            <w:hideMark/>
          </w:tcPr>
          <w:p w14:paraId="1F5FF266" w14:textId="77777777" w:rsidR="00454089" w:rsidRPr="00454089" w:rsidRDefault="00454089" w:rsidP="004540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12553</w:t>
            </w:r>
          </w:p>
        </w:tc>
        <w:tc>
          <w:tcPr>
            <w:tcW w:w="851" w:type="dxa"/>
            <w:hideMark/>
          </w:tcPr>
          <w:p w14:paraId="3EE2FA16" w14:textId="77777777" w:rsidR="00454089" w:rsidRPr="00454089" w:rsidRDefault="00454089" w:rsidP="004540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4</w:t>
            </w:r>
          </w:p>
        </w:tc>
        <w:tc>
          <w:tcPr>
            <w:tcW w:w="1417" w:type="dxa"/>
            <w:hideMark/>
          </w:tcPr>
          <w:p w14:paraId="24A0FF53" w14:textId="77777777" w:rsidR="00454089" w:rsidRPr="00454089" w:rsidRDefault="00454089" w:rsidP="0045408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Expression data from normal and prostate tumor tissues.</w:t>
            </w:r>
          </w:p>
        </w:tc>
        <w:tc>
          <w:tcPr>
            <w:tcW w:w="1276" w:type="dxa"/>
            <w:hideMark/>
          </w:tcPr>
          <w:p w14:paraId="4F6FEB1E" w14:textId="3E5CE8E4" w:rsidR="00454089" w:rsidRPr="00454089" w:rsidRDefault="00454089" w:rsidP="003E0FB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C</w:t>
            </w: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lassification</w:t>
            </w:r>
          </w:p>
        </w:tc>
        <w:tc>
          <w:tcPr>
            <w:tcW w:w="1124" w:type="dxa"/>
            <w:hideMark/>
          </w:tcPr>
          <w:p w14:paraId="41A644DF" w14:textId="5D12DF4B" w:rsidR="003E0FBA" w:rsidRDefault="003E0FBA" w:rsidP="003E0FB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DaGFuZHJhbjwvQXV0aG9yPjxZZWFyPjIwMDc8L1llYXI+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</w:fldData>
              </w:fldChar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DaGFuZHJhbjwvQXV0aG9yPjxZZWFyPjIwMDc8L1llYXI+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</w:fldData>
              </w:fldChar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6"/>
                <w:szCs w:val="16"/>
              </w:rPr>
              <w:t>[6, 7]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  <w:p w14:paraId="139BC12E" w14:textId="5814248A" w:rsidR="00454089" w:rsidRPr="00454089" w:rsidRDefault="00454089" w:rsidP="003E0FB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522F51" w:rsidRPr="00454089" w14:paraId="6C9B1EA4" w14:textId="77777777" w:rsidTr="00522F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dxa"/>
            <w:hideMark/>
          </w:tcPr>
          <w:p w14:paraId="3F69777E" w14:textId="77777777" w:rsidR="00454089" w:rsidRPr="00454089" w:rsidRDefault="00454089" w:rsidP="00454089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7</w:t>
            </w:r>
          </w:p>
        </w:tc>
        <w:tc>
          <w:tcPr>
            <w:tcW w:w="1037" w:type="dxa"/>
            <w:hideMark/>
          </w:tcPr>
          <w:p w14:paraId="5CF0D2B7" w14:textId="77777777" w:rsidR="00522F51" w:rsidRDefault="00454089" w:rsidP="004540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GSE6919</w:t>
            </w:r>
          </w:p>
          <w:p w14:paraId="4C19F3D7" w14:textId="1DD0AFB8" w:rsidR="00454089" w:rsidRPr="00454089" w:rsidRDefault="00454089" w:rsidP="004540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/GPL93</w:t>
            </w:r>
          </w:p>
        </w:tc>
        <w:tc>
          <w:tcPr>
            <w:tcW w:w="1373" w:type="dxa"/>
            <w:hideMark/>
          </w:tcPr>
          <w:p w14:paraId="1AAC5B7F" w14:textId="77777777" w:rsidR="00454089" w:rsidRPr="00454089" w:rsidRDefault="00454089" w:rsidP="004540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Transcriptomics</w:t>
            </w:r>
          </w:p>
        </w:tc>
        <w:tc>
          <w:tcPr>
            <w:tcW w:w="992" w:type="dxa"/>
            <w:hideMark/>
          </w:tcPr>
          <w:p w14:paraId="613EC930" w14:textId="77777777" w:rsidR="00454089" w:rsidRPr="00454089" w:rsidRDefault="00454089" w:rsidP="004540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165</w:t>
            </w:r>
          </w:p>
        </w:tc>
        <w:tc>
          <w:tcPr>
            <w:tcW w:w="992" w:type="dxa"/>
            <w:hideMark/>
          </w:tcPr>
          <w:p w14:paraId="40B91D2A" w14:textId="77777777" w:rsidR="00454089" w:rsidRPr="00454089" w:rsidRDefault="00454089" w:rsidP="004540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12626</w:t>
            </w:r>
          </w:p>
        </w:tc>
        <w:tc>
          <w:tcPr>
            <w:tcW w:w="851" w:type="dxa"/>
            <w:hideMark/>
          </w:tcPr>
          <w:p w14:paraId="18A0AF39" w14:textId="77777777" w:rsidR="00454089" w:rsidRPr="00454089" w:rsidRDefault="00454089" w:rsidP="004540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4</w:t>
            </w:r>
          </w:p>
        </w:tc>
        <w:tc>
          <w:tcPr>
            <w:tcW w:w="1417" w:type="dxa"/>
            <w:hideMark/>
          </w:tcPr>
          <w:p w14:paraId="676EE4D0" w14:textId="77777777" w:rsidR="00454089" w:rsidRPr="00454089" w:rsidRDefault="00454089" w:rsidP="0045408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Expression data from normal and prostate tumor tissues.</w:t>
            </w:r>
          </w:p>
        </w:tc>
        <w:tc>
          <w:tcPr>
            <w:tcW w:w="1276" w:type="dxa"/>
            <w:hideMark/>
          </w:tcPr>
          <w:p w14:paraId="244CE7DD" w14:textId="6391BE26" w:rsidR="00454089" w:rsidRPr="00454089" w:rsidRDefault="00454089" w:rsidP="003E0FB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C</w:t>
            </w:r>
            <w:r w:rsidRPr="00454089">
              <w:rPr>
                <w:rFonts w:ascii="Arial" w:hAnsi="Arial" w:cs="Arial"/>
                <w:color w:val="000000"/>
                <w:sz w:val="16"/>
                <w:szCs w:val="16"/>
              </w:rPr>
              <w:t>lassification</w:t>
            </w:r>
          </w:p>
        </w:tc>
        <w:tc>
          <w:tcPr>
            <w:tcW w:w="1124" w:type="dxa"/>
            <w:hideMark/>
          </w:tcPr>
          <w:p w14:paraId="1B061CFF" w14:textId="77777777" w:rsidR="003E0FBA" w:rsidRDefault="003E0FBA" w:rsidP="003E0FB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DaGFuZHJhbjwvQXV0aG9yPjxZZWFyPjIwMDc8L1llYXI+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</w:fldData>
              </w:fldChar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DaGFuZHJhbjwvQXV0aG9yPjxZZWFyPjIwMDc8L1llYXI+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</w:fldData>
              </w:fldChar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6"/>
                <w:szCs w:val="16"/>
              </w:rPr>
              <w:t>[6, 7]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  <w:p w14:paraId="3567DD22" w14:textId="4619DD24" w:rsidR="00454089" w:rsidRPr="00454089" w:rsidRDefault="00454089" w:rsidP="003E0FB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</w:p>
        </w:tc>
      </w:tr>
    </w:tbl>
    <w:p w14:paraId="312AC121" w14:textId="77777777" w:rsidR="00454089" w:rsidRDefault="00454089" w:rsidP="00D2232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62B17D73" w14:textId="77777777" w:rsidR="003E0FBA" w:rsidRDefault="003E0FBA" w:rsidP="00D2232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535B5A24" w14:textId="77777777" w:rsidR="003C2460" w:rsidRDefault="003C2460" w:rsidP="00D2232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5189A91D" w14:textId="77777777" w:rsidR="00522F51" w:rsidRDefault="00522F51" w:rsidP="00D2232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02FBC034" w14:textId="77777777" w:rsidR="00522F51" w:rsidRDefault="00522F51" w:rsidP="00D2232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0F092A10" w14:textId="77777777" w:rsidR="00522F51" w:rsidRDefault="00522F51" w:rsidP="00D2232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6D9F70DE" w14:textId="77777777" w:rsidR="00522F51" w:rsidRDefault="00522F51" w:rsidP="00D2232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729E0AB1" w14:textId="77777777" w:rsidR="003C2460" w:rsidRDefault="003C2460" w:rsidP="00D2232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2C5A912C" w14:textId="0766B40C" w:rsidR="003E0FBA" w:rsidRPr="006B05F8" w:rsidRDefault="003E0FBA" w:rsidP="006B05F8">
      <w:pPr>
        <w:pStyle w:val="Heading1"/>
        <w:rPr>
          <w:rFonts w:ascii="Arial" w:hAnsi="Arial" w:cs="Arial"/>
          <w:b/>
          <w:color w:val="000000" w:themeColor="text1"/>
          <w:sz w:val="24"/>
          <w:szCs w:val="24"/>
          <w:lang w:val="en-GB"/>
        </w:rPr>
      </w:pPr>
      <w:bookmarkStart w:id="1" w:name="_Toc495054614"/>
      <w:r w:rsidRPr="006B05F8">
        <w:rPr>
          <w:rFonts w:ascii="Arial" w:hAnsi="Arial" w:cs="Arial"/>
          <w:b/>
          <w:color w:val="000000" w:themeColor="text1"/>
          <w:sz w:val="24"/>
          <w:szCs w:val="24"/>
          <w:lang w:val="en-GB"/>
        </w:rPr>
        <w:t xml:space="preserve">Note 2: </w:t>
      </w:r>
      <w:r w:rsidR="00D532FE" w:rsidRPr="006B05F8">
        <w:rPr>
          <w:rFonts w:ascii="Arial" w:hAnsi="Arial" w:cs="Arial"/>
          <w:b/>
          <w:color w:val="000000" w:themeColor="text1"/>
          <w:sz w:val="24"/>
          <w:szCs w:val="24"/>
          <w:lang w:val="en-GB"/>
        </w:rPr>
        <w:t>Feature Selection</w:t>
      </w:r>
      <w:r w:rsidR="006B05F8" w:rsidRPr="006B05F8">
        <w:rPr>
          <w:rFonts w:ascii="Arial" w:hAnsi="Arial" w:cs="Arial"/>
          <w:b/>
          <w:color w:val="000000" w:themeColor="text1"/>
          <w:sz w:val="24"/>
          <w:szCs w:val="24"/>
          <w:lang w:val="en-GB"/>
        </w:rPr>
        <w:t xml:space="preserve"> Approaches</w:t>
      </w:r>
      <w:bookmarkEnd w:id="1"/>
      <w:r w:rsidR="006B05F8" w:rsidRPr="006B05F8">
        <w:rPr>
          <w:rFonts w:ascii="Arial" w:hAnsi="Arial" w:cs="Arial"/>
          <w:b/>
          <w:color w:val="000000" w:themeColor="text1"/>
          <w:sz w:val="24"/>
          <w:szCs w:val="24"/>
          <w:lang w:val="en-GB"/>
        </w:rPr>
        <w:t xml:space="preserve"> </w:t>
      </w:r>
    </w:p>
    <w:p w14:paraId="73B8462D" w14:textId="77777777" w:rsidR="00D532FE" w:rsidRDefault="00D532FE" w:rsidP="00D2232A">
      <w:pPr>
        <w:jc w:val="both"/>
        <w:rPr>
          <w:rFonts w:ascii="Arial" w:hAnsi="Arial" w:cs="Arial"/>
          <w:b/>
          <w:lang w:val="en-GB"/>
        </w:rPr>
      </w:pPr>
    </w:p>
    <w:p w14:paraId="631B8F5C" w14:textId="1CDCCC87" w:rsidR="00D532FE" w:rsidRDefault="00D532FE" w:rsidP="00D2232A">
      <w:pPr>
        <w:jc w:val="both"/>
        <w:rPr>
          <w:rFonts w:ascii="Arial" w:hAnsi="Arial" w:cs="Arial"/>
          <w:b/>
          <w:lang w:val="en-GB"/>
        </w:rPr>
      </w:pPr>
      <w:r w:rsidRPr="00D532FE">
        <w:rPr>
          <w:rFonts w:ascii="Arial" w:hAnsi="Arial" w:cs="Arial"/>
          <w:b/>
          <w:noProof/>
        </w:rPr>
        <w:drawing>
          <wp:inline distT="0" distB="0" distL="0" distR="0" wp14:anchorId="5D9F2498" wp14:editId="1A2C2CB1">
            <wp:extent cx="5727700" cy="3921125"/>
            <wp:effectExtent l="0" t="0" r="1270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921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3A76D2" w14:textId="77777777" w:rsidR="0022782E" w:rsidRDefault="0022782E" w:rsidP="00D2232A">
      <w:pPr>
        <w:jc w:val="both"/>
        <w:rPr>
          <w:rFonts w:ascii="Arial" w:hAnsi="Arial" w:cs="Arial"/>
          <w:b/>
          <w:lang w:val="en-GB"/>
        </w:rPr>
      </w:pPr>
    </w:p>
    <w:p w14:paraId="06466510" w14:textId="16407400" w:rsidR="00D532FE" w:rsidRDefault="00D532FE" w:rsidP="003C1A5F">
      <w:pPr>
        <w:spacing w:line="360" w:lineRule="auto"/>
        <w:jc w:val="both"/>
        <w:rPr>
          <w:rFonts w:ascii="Arial" w:hAnsi="Arial" w:cs="Arial"/>
          <w:sz w:val="20"/>
          <w:szCs w:val="20"/>
          <w:lang w:val="en-GB"/>
        </w:rPr>
      </w:pPr>
      <w:r w:rsidRPr="006B05F8">
        <w:rPr>
          <w:rFonts w:ascii="Arial" w:hAnsi="Arial" w:cs="Arial"/>
          <w:b/>
          <w:sz w:val="20"/>
          <w:szCs w:val="20"/>
          <w:lang w:val="en-GB"/>
        </w:rPr>
        <w:t>Figure 1</w:t>
      </w:r>
      <w:r w:rsidRPr="00D532FE">
        <w:rPr>
          <w:rFonts w:ascii="Arial" w:hAnsi="Arial" w:cs="Arial"/>
          <w:sz w:val="20"/>
          <w:szCs w:val="20"/>
          <w:lang w:val="en-GB"/>
        </w:rPr>
        <w:t xml:space="preserve">: </w:t>
      </w:r>
      <w:r>
        <w:rPr>
          <w:rFonts w:ascii="Arial" w:hAnsi="Arial" w:cs="Arial"/>
          <w:sz w:val="20"/>
          <w:szCs w:val="20"/>
          <w:lang w:val="en-GB"/>
        </w:rPr>
        <w:t xml:space="preserve"> </w:t>
      </w:r>
      <w:r w:rsidR="00605592">
        <w:rPr>
          <w:rFonts w:ascii="Arial" w:hAnsi="Arial" w:cs="Arial"/>
          <w:sz w:val="20"/>
          <w:szCs w:val="20"/>
          <w:lang w:val="en-GB"/>
        </w:rPr>
        <w:t xml:space="preserve">Schema </w:t>
      </w:r>
      <w:r w:rsidR="004847E8">
        <w:rPr>
          <w:rFonts w:ascii="Arial" w:hAnsi="Arial" w:cs="Arial"/>
          <w:sz w:val="20"/>
          <w:szCs w:val="20"/>
          <w:lang w:val="en-GB"/>
        </w:rPr>
        <w:t>of</w:t>
      </w:r>
      <w:r w:rsidR="00605592">
        <w:rPr>
          <w:rFonts w:ascii="Arial" w:hAnsi="Arial" w:cs="Arial"/>
          <w:sz w:val="20"/>
          <w:szCs w:val="20"/>
          <w:lang w:val="en-GB"/>
        </w:rPr>
        <w:t xml:space="preserve"> the existing</w:t>
      </w:r>
      <w:r w:rsidR="004847E8">
        <w:rPr>
          <w:rFonts w:ascii="Arial" w:hAnsi="Arial" w:cs="Arial"/>
          <w:sz w:val="20"/>
          <w:szCs w:val="20"/>
          <w:lang w:val="en-GB"/>
        </w:rPr>
        <w:t xml:space="preserve"> Feature Selection Approaches. We highlighted (</w:t>
      </w:r>
      <w:r w:rsidR="00510023">
        <w:rPr>
          <w:rFonts w:ascii="Arial" w:hAnsi="Arial" w:cs="Arial"/>
          <w:sz w:val="20"/>
          <w:szCs w:val="20"/>
          <w:lang w:val="en-GB"/>
        </w:rPr>
        <w:t xml:space="preserve">in </w:t>
      </w:r>
      <w:r w:rsidR="004847E8" w:rsidRPr="004847E8">
        <w:rPr>
          <w:rFonts w:ascii="Arial" w:hAnsi="Arial" w:cs="Arial"/>
          <w:b/>
          <w:sz w:val="20"/>
          <w:szCs w:val="20"/>
          <w:lang w:val="en-GB"/>
        </w:rPr>
        <w:t>bold</w:t>
      </w:r>
      <w:r w:rsidR="00510023">
        <w:rPr>
          <w:rFonts w:ascii="Arial" w:hAnsi="Arial" w:cs="Arial"/>
          <w:b/>
          <w:sz w:val="20"/>
          <w:szCs w:val="20"/>
          <w:lang w:val="en-GB"/>
        </w:rPr>
        <w:t xml:space="preserve"> </w:t>
      </w:r>
      <w:r w:rsidR="00510023">
        <w:rPr>
          <w:rFonts w:ascii="Arial" w:hAnsi="Arial" w:cs="Arial"/>
          <w:sz w:val="20"/>
          <w:szCs w:val="20"/>
          <w:lang w:val="en-GB"/>
        </w:rPr>
        <w:t>letters</w:t>
      </w:r>
      <w:r w:rsidR="004847E8">
        <w:rPr>
          <w:rFonts w:ascii="Arial" w:hAnsi="Arial" w:cs="Arial"/>
          <w:sz w:val="20"/>
          <w:szCs w:val="20"/>
          <w:lang w:val="en-GB"/>
        </w:rPr>
        <w:t xml:space="preserve">) all the algorithms </w:t>
      </w:r>
      <w:r w:rsidR="00510023">
        <w:rPr>
          <w:rFonts w:ascii="Arial" w:hAnsi="Arial" w:cs="Arial"/>
          <w:sz w:val="20"/>
          <w:szCs w:val="20"/>
          <w:lang w:val="en-GB"/>
        </w:rPr>
        <w:t xml:space="preserve">that </w:t>
      </w:r>
      <w:r w:rsidR="004847E8">
        <w:rPr>
          <w:rFonts w:ascii="Arial" w:hAnsi="Arial" w:cs="Arial"/>
          <w:sz w:val="20"/>
          <w:szCs w:val="20"/>
          <w:lang w:val="en-GB"/>
        </w:rPr>
        <w:t>can</w:t>
      </w:r>
      <w:r w:rsidR="00510023">
        <w:rPr>
          <w:rFonts w:ascii="Arial" w:hAnsi="Arial" w:cs="Arial"/>
          <w:sz w:val="20"/>
          <w:szCs w:val="20"/>
          <w:lang w:val="en-GB"/>
        </w:rPr>
        <w:t xml:space="preserve"> be</w:t>
      </w:r>
      <w:r w:rsidR="004847E8">
        <w:rPr>
          <w:rFonts w:ascii="Arial" w:hAnsi="Arial" w:cs="Arial"/>
          <w:sz w:val="20"/>
          <w:szCs w:val="20"/>
          <w:lang w:val="en-GB"/>
        </w:rPr>
        <w:t xml:space="preserve"> combined </w:t>
      </w:r>
      <w:r w:rsidR="00D32DCE">
        <w:rPr>
          <w:rFonts w:ascii="Arial" w:hAnsi="Arial" w:cs="Arial"/>
          <w:sz w:val="20"/>
          <w:szCs w:val="20"/>
          <w:lang w:val="en-GB"/>
        </w:rPr>
        <w:t xml:space="preserve">using </w:t>
      </w:r>
      <w:r w:rsidR="004847E8">
        <w:rPr>
          <w:rFonts w:ascii="Arial" w:hAnsi="Arial" w:cs="Arial"/>
          <w:sz w:val="20"/>
          <w:szCs w:val="20"/>
          <w:lang w:val="en-GB"/>
        </w:rPr>
        <w:t>the proposed workflow</w:t>
      </w:r>
      <w:r w:rsidR="00D32DCE">
        <w:rPr>
          <w:rFonts w:ascii="Arial" w:hAnsi="Arial" w:cs="Arial"/>
          <w:sz w:val="20"/>
          <w:szCs w:val="20"/>
          <w:lang w:val="en-GB"/>
        </w:rPr>
        <w:t xml:space="preserve"> in this study</w:t>
      </w:r>
      <w:r w:rsidR="004847E8">
        <w:rPr>
          <w:rFonts w:ascii="Arial" w:hAnsi="Arial" w:cs="Arial"/>
          <w:sz w:val="20"/>
          <w:szCs w:val="20"/>
          <w:lang w:val="en-GB"/>
        </w:rPr>
        <w:t xml:space="preserve">.  </w:t>
      </w:r>
    </w:p>
    <w:p w14:paraId="328A8732" w14:textId="77777777" w:rsidR="004847E8" w:rsidRDefault="004847E8" w:rsidP="003C1A5F">
      <w:pPr>
        <w:spacing w:line="360" w:lineRule="auto"/>
        <w:jc w:val="both"/>
        <w:rPr>
          <w:rFonts w:ascii="Arial" w:hAnsi="Arial" w:cs="Arial"/>
          <w:sz w:val="20"/>
          <w:szCs w:val="20"/>
          <w:lang w:val="en-GB"/>
        </w:rPr>
      </w:pPr>
    </w:p>
    <w:p w14:paraId="07715452" w14:textId="77777777" w:rsidR="004847E8" w:rsidRDefault="004847E8" w:rsidP="004847E8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0312B3FD" w14:textId="32325859" w:rsidR="00052A35" w:rsidRDefault="00052A35" w:rsidP="004847E8">
      <w:pPr>
        <w:jc w:val="both"/>
        <w:rPr>
          <w:rFonts w:ascii="Arial" w:hAnsi="Arial" w:cs="Arial"/>
          <w:sz w:val="20"/>
          <w:szCs w:val="20"/>
          <w:lang w:val="en-GB"/>
        </w:rPr>
      </w:pPr>
      <w:r w:rsidRPr="00052A35">
        <w:rPr>
          <w:rFonts w:ascii="Arial" w:hAnsi="Arial" w:cs="Arial"/>
          <w:noProof/>
          <w:sz w:val="20"/>
          <w:szCs w:val="20"/>
        </w:rPr>
        <w:drawing>
          <wp:inline distT="0" distB="0" distL="0" distR="0" wp14:anchorId="5074192F" wp14:editId="192A8CD3">
            <wp:extent cx="5727700" cy="4527550"/>
            <wp:effectExtent l="0" t="0" r="0" b="0"/>
            <wp:docPr id="52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527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A63586" w14:textId="77777777" w:rsidR="003A1832" w:rsidRDefault="003A1832" w:rsidP="004847E8">
      <w:pPr>
        <w:jc w:val="both"/>
        <w:rPr>
          <w:rFonts w:ascii="Arial" w:hAnsi="Arial" w:cs="Arial"/>
          <w:b/>
          <w:sz w:val="20"/>
          <w:szCs w:val="20"/>
          <w:lang w:val="en-GB"/>
        </w:rPr>
      </w:pPr>
    </w:p>
    <w:p w14:paraId="71FADE7B" w14:textId="03C4C84E" w:rsidR="006B05F8" w:rsidRDefault="00052A35" w:rsidP="003C1A5F">
      <w:pPr>
        <w:spacing w:line="360" w:lineRule="auto"/>
        <w:jc w:val="both"/>
        <w:rPr>
          <w:rFonts w:ascii="Arial" w:hAnsi="Arial" w:cs="Arial"/>
          <w:sz w:val="20"/>
          <w:szCs w:val="20"/>
          <w:lang w:val="en-GB"/>
        </w:rPr>
      </w:pPr>
      <w:r w:rsidRPr="003A1832">
        <w:rPr>
          <w:rFonts w:ascii="Arial" w:hAnsi="Arial" w:cs="Arial"/>
          <w:b/>
          <w:sz w:val="20"/>
          <w:szCs w:val="20"/>
          <w:lang w:val="en-GB"/>
        </w:rPr>
        <w:t>Figure 2</w:t>
      </w:r>
      <w:r>
        <w:rPr>
          <w:rFonts w:ascii="Arial" w:hAnsi="Arial" w:cs="Arial"/>
          <w:sz w:val="20"/>
          <w:szCs w:val="20"/>
          <w:lang w:val="en-GB"/>
        </w:rPr>
        <w:t xml:space="preserve">: </w:t>
      </w:r>
      <w:r w:rsidR="003B5D8E">
        <w:rPr>
          <w:rFonts w:ascii="Arial" w:hAnsi="Arial" w:cs="Arial"/>
          <w:sz w:val="20"/>
          <w:szCs w:val="20"/>
          <w:lang w:val="en-GB"/>
        </w:rPr>
        <w:t xml:space="preserve">Diagram of </w:t>
      </w:r>
      <w:r w:rsidR="003A1832">
        <w:rPr>
          <w:rFonts w:ascii="Arial" w:hAnsi="Arial" w:cs="Arial"/>
          <w:sz w:val="20"/>
          <w:szCs w:val="20"/>
          <w:lang w:val="en-GB"/>
        </w:rPr>
        <w:t>Feature Selection</w:t>
      </w:r>
      <w:r w:rsidR="00015041">
        <w:rPr>
          <w:rFonts w:ascii="Arial" w:hAnsi="Arial" w:cs="Arial"/>
          <w:sz w:val="20"/>
          <w:szCs w:val="20"/>
          <w:lang w:val="en-GB"/>
        </w:rPr>
        <w:t xml:space="preserve"> (FS)</w:t>
      </w:r>
      <w:r w:rsidR="003A1832">
        <w:rPr>
          <w:rFonts w:ascii="Arial" w:hAnsi="Arial" w:cs="Arial"/>
          <w:sz w:val="20"/>
          <w:szCs w:val="20"/>
          <w:lang w:val="en-GB"/>
        </w:rPr>
        <w:t xml:space="preserve"> </w:t>
      </w:r>
      <w:r w:rsidR="003B5D8E">
        <w:rPr>
          <w:rFonts w:ascii="Arial" w:hAnsi="Arial" w:cs="Arial"/>
          <w:sz w:val="20"/>
          <w:szCs w:val="20"/>
          <w:lang w:val="en-GB"/>
        </w:rPr>
        <w:t>Filtering</w:t>
      </w:r>
      <w:r w:rsidR="00B429F6">
        <w:rPr>
          <w:rFonts w:ascii="Arial" w:hAnsi="Arial" w:cs="Arial"/>
          <w:sz w:val="20"/>
          <w:szCs w:val="20"/>
          <w:lang w:val="en-GB"/>
        </w:rPr>
        <w:t xml:space="preserve"> (A)</w:t>
      </w:r>
      <w:r w:rsidR="003B5D8E">
        <w:rPr>
          <w:rFonts w:ascii="Arial" w:hAnsi="Arial" w:cs="Arial"/>
          <w:sz w:val="20"/>
          <w:szCs w:val="20"/>
          <w:lang w:val="en-GB"/>
        </w:rPr>
        <w:t xml:space="preserve"> and (B) Wrapper approaches. In the </w:t>
      </w:r>
      <w:r w:rsidR="00AD1DBA">
        <w:rPr>
          <w:rFonts w:ascii="Arial" w:hAnsi="Arial" w:cs="Arial"/>
          <w:sz w:val="20"/>
          <w:szCs w:val="20"/>
          <w:lang w:val="en-GB"/>
        </w:rPr>
        <w:t>f</w:t>
      </w:r>
      <w:r w:rsidR="003B5D8E">
        <w:rPr>
          <w:rFonts w:ascii="Arial" w:hAnsi="Arial" w:cs="Arial"/>
          <w:sz w:val="20"/>
          <w:szCs w:val="20"/>
          <w:lang w:val="en-GB"/>
        </w:rPr>
        <w:t xml:space="preserve">iltering </w:t>
      </w:r>
      <w:r w:rsidR="00CE0065">
        <w:rPr>
          <w:rFonts w:ascii="Arial" w:hAnsi="Arial" w:cs="Arial"/>
          <w:sz w:val="20"/>
          <w:szCs w:val="20"/>
          <w:lang w:val="en-GB"/>
        </w:rPr>
        <w:t>approach</w:t>
      </w:r>
      <w:r w:rsidR="00AD1DBA">
        <w:rPr>
          <w:rFonts w:ascii="Arial" w:hAnsi="Arial" w:cs="Arial"/>
          <w:sz w:val="20"/>
          <w:szCs w:val="20"/>
          <w:lang w:val="en-GB"/>
        </w:rPr>
        <w:t>es</w:t>
      </w:r>
      <w:r w:rsidR="00CE0065">
        <w:rPr>
          <w:rFonts w:ascii="Arial" w:hAnsi="Arial" w:cs="Arial"/>
          <w:sz w:val="20"/>
          <w:szCs w:val="20"/>
          <w:lang w:val="en-GB"/>
        </w:rPr>
        <w:t xml:space="preserve"> the dimension reduction occurs before the machine learning step. In contrast, in the Wrapper approach</w:t>
      </w:r>
      <w:r w:rsidR="00421BA9">
        <w:rPr>
          <w:rFonts w:ascii="Arial" w:hAnsi="Arial" w:cs="Arial"/>
          <w:sz w:val="20"/>
          <w:szCs w:val="20"/>
          <w:lang w:val="en-GB"/>
        </w:rPr>
        <w:t>es</w:t>
      </w:r>
      <w:r w:rsidR="00CE0065">
        <w:rPr>
          <w:rFonts w:ascii="Arial" w:hAnsi="Arial" w:cs="Arial"/>
          <w:sz w:val="20"/>
          <w:szCs w:val="20"/>
          <w:lang w:val="en-GB"/>
        </w:rPr>
        <w:t xml:space="preserve"> the </w:t>
      </w:r>
      <w:r w:rsidR="00427054">
        <w:rPr>
          <w:rFonts w:ascii="Arial" w:hAnsi="Arial" w:cs="Arial"/>
          <w:sz w:val="20"/>
          <w:szCs w:val="20"/>
          <w:lang w:val="en-GB"/>
        </w:rPr>
        <w:t xml:space="preserve">machine learning model (ML Algorithm) is used in combination with the </w:t>
      </w:r>
      <w:r w:rsidR="00015041">
        <w:rPr>
          <w:rFonts w:ascii="Arial" w:hAnsi="Arial" w:cs="Arial"/>
          <w:sz w:val="20"/>
          <w:szCs w:val="20"/>
          <w:lang w:val="en-GB"/>
        </w:rPr>
        <w:t>FS</w:t>
      </w:r>
      <w:r w:rsidR="00427054">
        <w:rPr>
          <w:rFonts w:ascii="Arial" w:hAnsi="Arial" w:cs="Arial"/>
          <w:sz w:val="20"/>
          <w:szCs w:val="20"/>
          <w:lang w:val="en-GB"/>
        </w:rPr>
        <w:t xml:space="preserve"> step to improve the selection process.</w:t>
      </w:r>
      <w:r w:rsidR="003C1A5F">
        <w:rPr>
          <w:rFonts w:ascii="Arial" w:hAnsi="Arial" w:cs="Arial"/>
          <w:sz w:val="20"/>
          <w:szCs w:val="20"/>
          <w:lang w:val="en-GB"/>
        </w:rPr>
        <w:t xml:space="preserve"> The</w:t>
      </w:r>
      <w:r w:rsidR="0079702B">
        <w:rPr>
          <w:rFonts w:ascii="Arial" w:hAnsi="Arial" w:cs="Arial"/>
          <w:sz w:val="20"/>
          <w:szCs w:val="20"/>
          <w:lang w:val="en-GB"/>
        </w:rPr>
        <w:t xml:space="preserve"> proposed workflow combine</w:t>
      </w:r>
      <w:r w:rsidR="005B7865">
        <w:rPr>
          <w:rFonts w:ascii="Arial" w:hAnsi="Arial" w:cs="Arial"/>
          <w:sz w:val="20"/>
          <w:szCs w:val="20"/>
          <w:lang w:val="en-GB"/>
        </w:rPr>
        <w:t>s</w:t>
      </w:r>
      <w:r w:rsidR="0079702B">
        <w:rPr>
          <w:rFonts w:ascii="Arial" w:hAnsi="Arial" w:cs="Arial"/>
          <w:sz w:val="20"/>
          <w:szCs w:val="20"/>
          <w:lang w:val="en-GB"/>
        </w:rPr>
        <w:t xml:space="preserve"> the strengths of both </w:t>
      </w:r>
      <w:r w:rsidR="00D81CF7">
        <w:rPr>
          <w:rFonts w:ascii="Arial" w:hAnsi="Arial" w:cs="Arial"/>
          <w:sz w:val="20"/>
          <w:szCs w:val="20"/>
          <w:lang w:val="en-GB"/>
        </w:rPr>
        <w:t>techniques</w:t>
      </w:r>
      <w:r w:rsidR="0079702B">
        <w:rPr>
          <w:rFonts w:ascii="Arial" w:hAnsi="Arial" w:cs="Arial"/>
          <w:sz w:val="20"/>
          <w:szCs w:val="20"/>
          <w:lang w:val="en-GB"/>
        </w:rPr>
        <w:t xml:space="preserve">. </w:t>
      </w:r>
      <w:r w:rsidR="00427054">
        <w:rPr>
          <w:rFonts w:ascii="Arial" w:hAnsi="Arial" w:cs="Arial"/>
          <w:sz w:val="20"/>
          <w:szCs w:val="20"/>
          <w:lang w:val="en-GB"/>
        </w:rPr>
        <w:t xml:space="preserve"> </w:t>
      </w:r>
      <w:r w:rsidR="00CE0065">
        <w:rPr>
          <w:rFonts w:ascii="Arial" w:hAnsi="Arial" w:cs="Arial"/>
          <w:sz w:val="20"/>
          <w:szCs w:val="20"/>
          <w:lang w:val="en-GB"/>
        </w:rPr>
        <w:t xml:space="preserve"> </w:t>
      </w:r>
    </w:p>
    <w:p w14:paraId="6B35F098" w14:textId="77777777" w:rsidR="0022782E" w:rsidRDefault="0022782E" w:rsidP="00D2232A">
      <w:pPr>
        <w:jc w:val="both"/>
        <w:rPr>
          <w:rFonts w:ascii="Arial" w:hAnsi="Arial" w:cs="Arial"/>
          <w:b/>
          <w:lang w:val="en-GB"/>
        </w:rPr>
      </w:pPr>
    </w:p>
    <w:p w14:paraId="3A532DBC" w14:textId="77777777" w:rsidR="00033EE3" w:rsidRDefault="00033EE3" w:rsidP="00D2232A">
      <w:pPr>
        <w:jc w:val="both"/>
        <w:rPr>
          <w:rFonts w:ascii="Arial" w:hAnsi="Arial" w:cs="Arial"/>
          <w:b/>
          <w:lang w:val="en-GB"/>
        </w:rPr>
      </w:pPr>
    </w:p>
    <w:p w14:paraId="240E5B2B" w14:textId="77777777" w:rsidR="00033EE3" w:rsidRDefault="00033EE3" w:rsidP="00D2232A">
      <w:pPr>
        <w:jc w:val="both"/>
        <w:rPr>
          <w:rFonts w:ascii="Arial" w:hAnsi="Arial" w:cs="Arial"/>
          <w:b/>
          <w:lang w:val="en-GB"/>
        </w:rPr>
      </w:pPr>
    </w:p>
    <w:p w14:paraId="55CC3A3D" w14:textId="77777777" w:rsidR="00033EE3" w:rsidRDefault="00033EE3" w:rsidP="00D2232A">
      <w:pPr>
        <w:jc w:val="both"/>
        <w:rPr>
          <w:rFonts w:ascii="Arial" w:hAnsi="Arial" w:cs="Arial"/>
          <w:b/>
          <w:lang w:val="en-GB"/>
        </w:rPr>
      </w:pPr>
    </w:p>
    <w:p w14:paraId="16E32A27" w14:textId="77777777" w:rsidR="00033EE3" w:rsidRDefault="00033EE3" w:rsidP="00D2232A">
      <w:pPr>
        <w:jc w:val="both"/>
        <w:rPr>
          <w:rFonts w:ascii="Arial" w:hAnsi="Arial" w:cs="Arial"/>
          <w:b/>
          <w:lang w:val="en-GB"/>
        </w:rPr>
      </w:pPr>
    </w:p>
    <w:p w14:paraId="23D4D48A" w14:textId="77777777" w:rsidR="00033EE3" w:rsidRDefault="00033EE3" w:rsidP="00D2232A">
      <w:pPr>
        <w:jc w:val="both"/>
        <w:rPr>
          <w:rFonts w:ascii="Arial" w:hAnsi="Arial" w:cs="Arial"/>
          <w:b/>
          <w:lang w:val="en-GB"/>
        </w:rPr>
      </w:pPr>
    </w:p>
    <w:p w14:paraId="36EA78B7" w14:textId="77777777" w:rsidR="00033EE3" w:rsidRDefault="00033EE3" w:rsidP="00D2232A">
      <w:pPr>
        <w:jc w:val="both"/>
        <w:rPr>
          <w:rFonts w:ascii="Arial" w:hAnsi="Arial" w:cs="Arial"/>
          <w:b/>
          <w:lang w:val="en-GB"/>
        </w:rPr>
      </w:pPr>
    </w:p>
    <w:p w14:paraId="5C25E25D" w14:textId="77777777" w:rsidR="00033EE3" w:rsidRDefault="00033EE3" w:rsidP="00D2232A">
      <w:pPr>
        <w:jc w:val="both"/>
        <w:rPr>
          <w:rFonts w:ascii="Arial" w:hAnsi="Arial" w:cs="Arial"/>
          <w:b/>
          <w:lang w:val="en-GB"/>
        </w:rPr>
      </w:pPr>
    </w:p>
    <w:p w14:paraId="3469FA7A" w14:textId="77777777" w:rsidR="00033EE3" w:rsidRDefault="00033EE3" w:rsidP="00D2232A">
      <w:pPr>
        <w:jc w:val="both"/>
        <w:rPr>
          <w:rFonts w:ascii="Arial" w:hAnsi="Arial" w:cs="Arial"/>
          <w:b/>
          <w:lang w:val="en-GB"/>
        </w:rPr>
      </w:pPr>
    </w:p>
    <w:p w14:paraId="60BAFB5A" w14:textId="77777777" w:rsidR="00033EE3" w:rsidRDefault="00033EE3" w:rsidP="00D2232A">
      <w:pPr>
        <w:jc w:val="both"/>
        <w:rPr>
          <w:rFonts w:ascii="Arial" w:hAnsi="Arial" w:cs="Arial"/>
          <w:b/>
          <w:lang w:val="en-GB"/>
        </w:rPr>
      </w:pPr>
    </w:p>
    <w:p w14:paraId="00498E28" w14:textId="77777777" w:rsidR="00033EE3" w:rsidRDefault="00033EE3" w:rsidP="00D2232A">
      <w:pPr>
        <w:jc w:val="both"/>
        <w:rPr>
          <w:rFonts w:ascii="Arial" w:hAnsi="Arial" w:cs="Arial"/>
          <w:b/>
          <w:lang w:val="en-GB"/>
        </w:rPr>
      </w:pPr>
    </w:p>
    <w:p w14:paraId="20DF3B92" w14:textId="77777777" w:rsidR="00033EE3" w:rsidRDefault="00033EE3" w:rsidP="00D2232A">
      <w:pPr>
        <w:jc w:val="both"/>
        <w:rPr>
          <w:rFonts w:ascii="Arial" w:hAnsi="Arial" w:cs="Arial"/>
          <w:b/>
          <w:lang w:val="en-GB"/>
        </w:rPr>
      </w:pPr>
    </w:p>
    <w:p w14:paraId="2EFD1BDF" w14:textId="77777777" w:rsidR="00033EE3" w:rsidRDefault="00033EE3" w:rsidP="00D2232A">
      <w:pPr>
        <w:jc w:val="both"/>
        <w:rPr>
          <w:rFonts w:ascii="Arial" w:hAnsi="Arial" w:cs="Arial"/>
          <w:b/>
          <w:lang w:val="en-GB"/>
        </w:rPr>
      </w:pPr>
    </w:p>
    <w:p w14:paraId="3F22F4FB" w14:textId="77777777" w:rsidR="00033EE3" w:rsidRDefault="00033EE3" w:rsidP="00D2232A">
      <w:pPr>
        <w:jc w:val="both"/>
        <w:rPr>
          <w:rFonts w:ascii="Arial" w:hAnsi="Arial" w:cs="Arial"/>
          <w:b/>
          <w:lang w:val="en-GB"/>
        </w:rPr>
      </w:pPr>
    </w:p>
    <w:p w14:paraId="3B1D1926" w14:textId="77777777" w:rsidR="00033EE3" w:rsidRDefault="00033EE3" w:rsidP="00D2232A">
      <w:pPr>
        <w:jc w:val="both"/>
        <w:rPr>
          <w:rFonts w:ascii="Arial" w:hAnsi="Arial" w:cs="Arial"/>
          <w:b/>
          <w:lang w:val="en-GB"/>
        </w:rPr>
      </w:pPr>
    </w:p>
    <w:p w14:paraId="665AAA15" w14:textId="77777777" w:rsidR="00033EE3" w:rsidRDefault="00033EE3" w:rsidP="00D2232A">
      <w:pPr>
        <w:jc w:val="both"/>
        <w:rPr>
          <w:rFonts w:ascii="Arial" w:hAnsi="Arial" w:cs="Arial"/>
          <w:b/>
          <w:lang w:val="en-GB"/>
        </w:rPr>
      </w:pPr>
    </w:p>
    <w:p w14:paraId="531396CE" w14:textId="77777777" w:rsidR="0022782E" w:rsidRDefault="0022782E" w:rsidP="00D2232A">
      <w:pPr>
        <w:jc w:val="both"/>
        <w:rPr>
          <w:rFonts w:ascii="Arial" w:hAnsi="Arial" w:cs="Arial"/>
          <w:b/>
          <w:lang w:val="en-GB"/>
        </w:rPr>
      </w:pPr>
    </w:p>
    <w:p w14:paraId="5004D6F7" w14:textId="0334125E" w:rsidR="00033EE3" w:rsidRPr="00C60EE5" w:rsidRDefault="00033EE3" w:rsidP="00C60EE5">
      <w:pPr>
        <w:pStyle w:val="Heading1"/>
        <w:rPr>
          <w:rFonts w:ascii="Arial" w:hAnsi="Arial" w:cs="Arial"/>
          <w:b/>
          <w:color w:val="000000" w:themeColor="text1"/>
          <w:sz w:val="24"/>
          <w:szCs w:val="24"/>
          <w:lang w:val="en-GB"/>
        </w:rPr>
      </w:pPr>
      <w:bookmarkStart w:id="2" w:name="_Toc495054615"/>
      <w:r w:rsidRPr="00C60EE5">
        <w:rPr>
          <w:rFonts w:ascii="Arial" w:hAnsi="Arial" w:cs="Arial"/>
          <w:b/>
          <w:color w:val="000000" w:themeColor="text1"/>
          <w:sz w:val="24"/>
          <w:szCs w:val="24"/>
          <w:lang w:val="en-GB"/>
        </w:rPr>
        <w:t>Note 3: Number of Final Features after the FS method step</w:t>
      </w:r>
      <w:bookmarkEnd w:id="2"/>
    </w:p>
    <w:p w14:paraId="7FB15592" w14:textId="77777777" w:rsidR="00033EE3" w:rsidRDefault="00033EE3" w:rsidP="00D2232A">
      <w:pPr>
        <w:jc w:val="both"/>
        <w:rPr>
          <w:rFonts w:ascii="Arial" w:hAnsi="Arial" w:cs="Arial"/>
          <w:b/>
          <w:lang w:val="en-GB"/>
        </w:rPr>
      </w:pPr>
    </w:p>
    <w:p w14:paraId="672C8128" w14:textId="7D81AEBE" w:rsidR="00D54071" w:rsidRPr="00DB27EA" w:rsidRDefault="00D54071" w:rsidP="006F34C2">
      <w:pPr>
        <w:spacing w:line="360" w:lineRule="auto"/>
        <w:jc w:val="both"/>
        <w:rPr>
          <w:rFonts w:ascii="Arial" w:hAnsi="Arial" w:cs="Arial"/>
          <w:sz w:val="20"/>
          <w:szCs w:val="20"/>
          <w:lang w:val="en-GB"/>
        </w:rPr>
      </w:pPr>
      <w:r w:rsidRPr="00D54071">
        <w:rPr>
          <w:rFonts w:ascii="Arial" w:hAnsi="Arial" w:cs="Arial"/>
          <w:b/>
          <w:sz w:val="20"/>
          <w:szCs w:val="20"/>
          <w:lang w:val="en-GB"/>
        </w:rPr>
        <w:t xml:space="preserve">Table 2: </w:t>
      </w:r>
      <w:r w:rsidR="00EF5E5D" w:rsidRPr="00EF5E5D">
        <w:rPr>
          <w:rFonts w:ascii="Arial" w:hAnsi="Arial" w:cs="Arial"/>
          <w:sz w:val="20"/>
          <w:szCs w:val="20"/>
          <w:lang w:val="en-GB"/>
        </w:rPr>
        <w:t xml:space="preserve">Number of final features after the FS step for the proposed workflow. </w:t>
      </w:r>
      <w:r w:rsidR="00561635">
        <w:rPr>
          <w:rFonts w:ascii="Arial" w:hAnsi="Arial" w:cs="Arial"/>
          <w:sz w:val="20"/>
          <w:szCs w:val="20"/>
          <w:lang w:val="en-GB"/>
        </w:rPr>
        <w:t xml:space="preserve">Three different combinations are </w:t>
      </w:r>
      <w:r w:rsidR="0004164B">
        <w:rPr>
          <w:rFonts w:ascii="Arial" w:hAnsi="Arial" w:cs="Arial"/>
          <w:sz w:val="20"/>
          <w:szCs w:val="20"/>
          <w:lang w:val="en-GB"/>
        </w:rPr>
        <w:t xml:space="preserve">shown: </w:t>
      </w:r>
      <w:r w:rsidR="008757B9">
        <w:rPr>
          <w:rFonts w:ascii="Arial" w:hAnsi="Arial" w:cs="Arial"/>
          <w:sz w:val="20"/>
          <w:szCs w:val="20"/>
          <w:lang w:val="en-GB"/>
        </w:rPr>
        <w:t>The</w:t>
      </w:r>
      <w:r w:rsidR="0004164B">
        <w:rPr>
          <w:rFonts w:ascii="Arial" w:hAnsi="Arial" w:cs="Arial"/>
          <w:sz w:val="20"/>
          <w:szCs w:val="20"/>
          <w:lang w:val="en-GB"/>
        </w:rPr>
        <w:t xml:space="preserve"> Random Forest classification </w:t>
      </w:r>
      <w:r w:rsidR="00AB2F1A">
        <w:rPr>
          <w:rFonts w:ascii="Arial" w:hAnsi="Arial" w:cs="Arial"/>
          <w:sz w:val="20"/>
          <w:szCs w:val="20"/>
          <w:lang w:val="en-GB"/>
        </w:rPr>
        <w:t>algorithm without</w:t>
      </w:r>
      <w:r w:rsidR="008A5AA6">
        <w:rPr>
          <w:rFonts w:ascii="Arial" w:hAnsi="Arial" w:cs="Arial"/>
          <w:sz w:val="20"/>
          <w:szCs w:val="20"/>
          <w:lang w:val="en-GB"/>
        </w:rPr>
        <w:t xml:space="preserve"> a</w:t>
      </w:r>
      <w:r w:rsidR="00AB2F1A">
        <w:rPr>
          <w:rFonts w:ascii="Arial" w:hAnsi="Arial" w:cs="Arial"/>
          <w:sz w:val="20"/>
          <w:szCs w:val="20"/>
          <w:lang w:val="en-GB"/>
        </w:rPr>
        <w:t xml:space="preserve"> feature selection step (</w:t>
      </w:r>
      <w:r w:rsidR="00345E99" w:rsidRPr="00AB2F1A">
        <w:rPr>
          <w:rFonts w:ascii="Arial" w:hAnsi="Arial" w:cs="Arial"/>
          <w:b/>
          <w:sz w:val="20"/>
          <w:szCs w:val="20"/>
          <w:lang w:val="en-GB"/>
        </w:rPr>
        <w:t>RF</w:t>
      </w:r>
      <w:r w:rsidR="00AB2F1A">
        <w:rPr>
          <w:rFonts w:ascii="Arial" w:hAnsi="Arial" w:cs="Arial"/>
          <w:b/>
          <w:sz w:val="20"/>
          <w:szCs w:val="20"/>
          <w:lang w:val="en-GB"/>
        </w:rPr>
        <w:t xml:space="preserve">); </w:t>
      </w:r>
      <w:r w:rsidR="00CE69E2" w:rsidRPr="00CE69E2">
        <w:rPr>
          <w:rFonts w:ascii="Arial" w:hAnsi="Arial" w:cs="Arial"/>
          <w:sz w:val="20"/>
          <w:szCs w:val="20"/>
          <w:lang w:val="en-GB"/>
        </w:rPr>
        <w:t>t</w:t>
      </w:r>
      <w:r w:rsidR="008757B9" w:rsidRPr="007620AA">
        <w:rPr>
          <w:rFonts w:ascii="Arial" w:hAnsi="Arial" w:cs="Arial"/>
          <w:sz w:val="20"/>
          <w:szCs w:val="20"/>
          <w:lang w:val="en-GB"/>
        </w:rPr>
        <w:t>he combination of the univariate correlation filter with the matrix</w:t>
      </w:r>
      <w:r w:rsidR="00CE69E2">
        <w:rPr>
          <w:rFonts w:ascii="Arial" w:hAnsi="Arial" w:cs="Arial"/>
          <w:sz w:val="20"/>
          <w:szCs w:val="20"/>
          <w:lang w:val="en-GB"/>
        </w:rPr>
        <w:t xml:space="preserve"> correlation and recursive feature elimination before the Random Forest classification step (</w:t>
      </w:r>
      <w:r w:rsidR="00CE69E2" w:rsidRPr="007620AA">
        <w:rPr>
          <w:rFonts w:ascii="Arial" w:hAnsi="Arial" w:cs="Arial"/>
          <w:b/>
          <w:sz w:val="20"/>
          <w:szCs w:val="20"/>
          <w:lang w:val="en-GB"/>
        </w:rPr>
        <w:t>X2-CM-RFE-RF</w:t>
      </w:r>
      <w:r w:rsidR="00CE69E2">
        <w:rPr>
          <w:rFonts w:ascii="Arial" w:hAnsi="Arial" w:cs="Arial"/>
          <w:sz w:val="20"/>
          <w:szCs w:val="20"/>
          <w:lang w:val="en-GB"/>
        </w:rPr>
        <w:t>); and finally, the combination of univariate correlation filter with principal component analysis</w:t>
      </w:r>
      <w:bookmarkStart w:id="3" w:name="_GoBack"/>
      <w:bookmarkEnd w:id="3"/>
      <w:r w:rsidR="008A5AA6">
        <w:rPr>
          <w:rFonts w:ascii="Arial" w:hAnsi="Arial" w:cs="Arial"/>
          <w:sz w:val="20"/>
          <w:szCs w:val="20"/>
          <w:lang w:val="en-GB"/>
        </w:rPr>
        <w:t>,</w:t>
      </w:r>
      <w:r w:rsidR="00CE69E2">
        <w:rPr>
          <w:rFonts w:ascii="Arial" w:hAnsi="Arial" w:cs="Arial"/>
          <w:sz w:val="20"/>
          <w:szCs w:val="20"/>
          <w:lang w:val="en-GB"/>
        </w:rPr>
        <w:t xml:space="preserve"> </w:t>
      </w:r>
      <w:r w:rsidR="007620AA">
        <w:rPr>
          <w:rFonts w:ascii="Arial" w:hAnsi="Arial" w:cs="Arial"/>
          <w:sz w:val="20"/>
          <w:szCs w:val="20"/>
          <w:lang w:val="en-GB"/>
        </w:rPr>
        <w:t>before the Random Forest classification step (</w:t>
      </w:r>
      <w:r w:rsidR="007620AA" w:rsidRPr="007620AA">
        <w:rPr>
          <w:rFonts w:ascii="Arial" w:hAnsi="Arial" w:cs="Arial"/>
          <w:b/>
          <w:sz w:val="20"/>
          <w:szCs w:val="20"/>
          <w:lang w:val="en-GB"/>
        </w:rPr>
        <w:t>X2-PCA-RFE-RF</w:t>
      </w:r>
      <w:r w:rsidR="007620AA">
        <w:rPr>
          <w:rFonts w:ascii="Arial" w:hAnsi="Arial" w:cs="Arial"/>
          <w:sz w:val="20"/>
          <w:szCs w:val="20"/>
          <w:lang w:val="en-GB"/>
        </w:rPr>
        <w:t>).</w:t>
      </w:r>
      <w:r w:rsidR="00CE69E2">
        <w:rPr>
          <w:rFonts w:ascii="Arial" w:hAnsi="Arial" w:cs="Arial"/>
          <w:sz w:val="20"/>
          <w:szCs w:val="20"/>
          <w:lang w:val="en-GB"/>
        </w:rPr>
        <w:t xml:space="preserve"> </w:t>
      </w:r>
      <w:r w:rsidR="008757B9" w:rsidRPr="007620AA">
        <w:rPr>
          <w:rFonts w:ascii="Arial" w:hAnsi="Arial" w:cs="Arial"/>
          <w:sz w:val="20"/>
          <w:szCs w:val="20"/>
          <w:lang w:val="en-GB"/>
        </w:rPr>
        <w:t xml:space="preserve"> </w:t>
      </w:r>
    </w:p>
    <w:p w14:paraId="5D86E7B7" w14:textId="77777777" w:rsidR="00EF5E5D" w:rsidRPr="00EF5E5D" w:rsidRDefault="00EF5E5D" w:rsidP="00D2232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512CAF70" w14:textId="77777777" w:rsidR="00033EE3" w:rsidRDefault="00033EE3" w:rsidP="00D2232A">
      <w:pPr>
        <w:jc w:val="both"/>
        <w:rPr>
          <w:rFonts w:ascii="Arial" w:hAnsi="Arial" w:cs="Arial"/>
          <w:b/>
          <w:lang w:val="en-GB"/>
        </w:rPr>
      </w:pPr>
    </w:p>
    <w:tbl>
      <w:tblPr>
        <w:tblStyle w:val="ListTable6Colorful-Accent1"/>
        <w:tblpPr w:leftFromText="180" w:rightFromText="180" w:vertAnchor="text" w:horzAnchor="page" w:tblpX="1630" w:tblpY="-62"/>
        <w:tblW w:w="8661" w:type="dxa"/>
        <w:tblLook w:val="04A0" w:firstRow="1" w:lastRow="0" w:firstColumn="1" w:lastColumn="0" w:noHBand="0" w:noVBand="1"/>
      </w:tblPr>
      <w:tblGrid>
        <w:gridCol w:w="1027"/>
        <w:gridCol w:w="1236"/>
        <w:gridCol w:w="1147"/>
        <w:gridCol w:w="1191"/>
        <w:gridCol w:w="1124"/>
        <w:gridCol w:w="1376"/>
        <w:gridCol w:w="1560"/>
      </w:tblGrid>
      <w:tr w:rsidR="001F08ED" w:rsidRPr="00EE2358" w14:paraId="462467F6" w14:textId="77777777" w:rsidTr="001F08E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27" w:type="dxa"/>
            <w:hideMark/>
          </w:tcPr>
          <w:p w14:paraId="56A39DF1" w14:textId="77777777" w:rsidR="005A404A" w:rsidRPr="00EE2358" w:rsidRDefault="005A404A" w:rsidP="001F08ED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Workflow</w:t>
            </w:r>
          </w:p>
        </w:tc>
        <w:tc>
          <w:tcPr>
            <w:tcW w:w="1236" w:type="dxa"/>
            <w:hideMark/>
          </w:tcPr>
          <w:p w14:paraId="5DEF0F39" w14:textId="77777777" w:rsidR="005A404A" w:rsidRPr="00EE2358" w:rsidRDefault="005A404A" w:rsidP="001F08E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GSE5325</w:t>
            </w:r>
          </w:p>
          <w:p w14:paraId="3727F465" w14:textId="77777777" w:rsidR="005A404A" w:rsidRPr="00EE2358" w:rsidRDefault="005A404A" w:rsidP="001F08E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b w:val="0"/>
                <w:color w:val="000000" w:themeColor="text1"/>
                <w:sz w:val="18"/>
                <w:szCs w:val="18"/>
              </w:rPr>
              <w:t>(Dataset 1)</w:t>
            </w:r>
          </w:p>
        </w:tc>
        <w:tc>
          <w:tcPr>
            <w:tcW w:w="1147" w:type="dxa"/>
            <w:hideMark/>
          </w:tcPr>
          <w:p w14:paraId="12D795BE" w14:textId="77777777" w:rsidR="005A404A" w:rsidRPr="00EE2358" w:rsidRDefault="005A404A" w:rsidP="001F08E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TNBC</w:t>
            </w:r>
          </w:p>
          <w:p w14:paraId="739865B3" w14:textId="77777777" w:rsidR="005A404A" w:rsidRPr="00EE2358" w:rsidRDefault="005A404A" w:rsidP="001F08E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b w:val="0"/>
                <w:color w:val="000000" w:themeColor="text1"/>
                <w:sz w:val="18"/>
                <w:szCs w:val="18"/>
              </w:rPr>
              <w:t>(Dataset 3)</w:t>
            </w:r>
          </w:p>
        </w:tc>
        <w:tc>
          <w:tcPr>
            <w:tcW w:w="1191" w:type="dxa"/>
            <w:hideMark/>
          </w:tcPr>
          <w:p w14:paraId="38826F66" w14:textId="77777777" w:rsidR="005A404A" w:rsidRPr="00EE2358" w:rsidRDefault="005A404A" w:rsidP="001F08E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GSE48760</w:t>
            </w:r>
          </w:p>
          <w:p w14:paraId="7EF88121" w14:textId="77777777" w:rsidR="005A404A" w:rsidRPr="00EE2358" w:rsidRDefault="005A404A" w:rsidP="001F08E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b w:val="0"/>
                <w:color w:val="000000" w:themeColor="text1"/>
                <w:sz w:val="18"/>
                <w:szCs w:val="18"/>
              </w:rPr>
              <w:t>(Dataset 4)</w:t>
            </w:r>
          </w:p>
        </w:tc>
        <w:tc>
          <w:tcPr>
            <w:tcW w:w="1124" w:type="dxa"/>
            <w:hideMark/>
          </w:tcPr>
          <w:p w14:paraId="1E7ED077" w14:textId="77777777" w:rsidR="005A404A" w:rsidRPr="00EE2358" w:rsidRDefault="005A404A" w:rsidP="001F08E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GSE6919</w:t>
            </w:r>
          </w:p>
          <w:p w14:paraId="02103A47" w14:textId="77777777" w:rsidR="005A404A" w:rsidRPr="00EE2358" w:rsidRDefault="005A404A" w:rsidP="001F08E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b w:val="0"/>
                <w:color w:val="000000" w:themeColor="text1"/>
                <w:sz w:val="18"/>
                <w:szCs w:val="18"/>
              </w:rPr>
              <w:t>/</w:t>
            </w: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GPL8300</w:t>
            </w:r>
          </w:p>
          <w:p w14:paraId="43986F7D" w14:textId="77777777" w:rsidR="005A404A" w:rsidRPr="00EE2358" w:rsidRDefault="005A404A" w:rsidP="001F08E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b w:val="0"/>
                <w:color w:val="000000" w:themeColor="text1"/>
                <w:sz w:val="18"/>
                <w:szCs w:val="18"/>
              </w:rPr>
              <w:t>(Dataset 5)</w:t>
            </w:r>
          </w:p>
        </w:tc>
        <w:tc>
          <w:tcPr>
            <w:tcW w:w="1376" w:type="dxa"/>
            <w:hideMark/>
          </w:tcPr>
          <w:p w14:paraId="49F9E302" w14:textId="77777777" w:rsidR="005A404A" w:rsidRPr="00EE2358" w:rsidRDefault="005A404A" w:rsidP="001F08E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GSE6919</w:t>
            </w:r>
          </w:p>
          <w:p w14:paraId="128690FB" w14:textId="77777777" w:rsidR="005A404A" w:rsidRPr="00EE2358" w:rsidRDefault="005A404A" w:rsidP="001F08E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b w:val="0"/>
                <w:color w:val="000000" w:themeColor="text1"/>
                <w:sz w:val="18"/>
                <w:szCs w:val="18"/>
              </w:rPr>
              <w:t>/</w:t>
            </w: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GPL92</w:t>
            </w:r>
          </w:p>
          <w:p w14:paraId="4F74AB13" w14:textId="77777777" w:rsidR="005A404A" w:rsidRPr="00EE2358" w:rsidRDefault="005A404A" w:rsidP="001F08E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b w:val="0"/>
                <w:color w:val="000000" w:themeColor="text1"/>
                <w:sz w:val="18"/>
                <w:szCs w:val="18"/>
              </w:rPr>
              <w:t>(Dataset 6)</w:t>
            </w:r>
          </w:p>
        </w:tc>
        <w:tc>
          <w:tcPr>
            <w:tcW w:w="1560" w:type="dxa"/>
            <w:hideMark/>
          </w:tcPr>
          <w:p w14:paraId="49D3D317" w14:textId="77777777" w:rsidR="005A404A" w:rsidRPr="00EE2358" w:rsidRDefault="005A404A" w:rsidP="001F08E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GSE6919</w:t>
            </w:r>
          </w:p>
          <w:p w14:paraId="5E55F55E" w14:textId="77777777" w:rsidR="005A404A" w:rsidRPr="00EE2358" w:rsidRDefault="005A404A" w:rsidP="001F08E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b w:val="0"/>
                <w:color w:val="000000" w:themeColor="text1"/>
                <w:sz w:val="18"/>
                <w:szCs w:val="18"/>
              </w:rPr>
              <w:t>/</w:t>
            </w: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GPL93</w:t>
            </w:r>
          </w:p>
          <w:p w14:paraId="22B2F316" w14:textId="77777777" w:rsidR="005A404A" w:rsidRPr="00EE2358" w:rsidRDefault="005A404A" w:rsidP="001F08E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b w:val="0"/>
                <w:color w:val="000000" w:themeColor="text1"/>
                <w:sz w:val="18"/>
                <w:szCs w:val="18"/>
              </w:rPr>
              <w:t>(Dataset 7)</w:t>
            </w:r>
          </w:p>
        </w:tc>
      </w:tr>
      <w:tr w:rsidR="001F08ED" w:rsidRPr="00EE2358" w14:paraId="76AE91F4" w14:textId="77777777" w:rsidTr="001F08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27" w:type="dxa"/>
            <w:vAlign w:val="center"/>
            <w:hideMark/>
          </w:tcPr>
          <w:p w14:paraId="7DB52174" w14:textId="77777777" w:rsidR="005A404A" w:rsidRPr="00EE2358" w:rsidRDefault="005A404A" w:rsidP="001F08ED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RF</w:t>
            </w:r>
          </w:p>
        </w:tc>
        <w:tc>
          <w:tcPr>
            <w:tcW w:w="1236" w:type="dxa"/>
            <w:vAlign w:val="center"/>
            <w:hideMark/>
          </w:tcPr>
          <w:p w14:paraId="28D15E39" w14:textId="0FFC8381" w:rsidR="005A404A" w:rsidRPr="00EE2358" w:rsidRDefault="005A404A" w:rsidP="001F08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  <w:r w:rsidR="002C08A5">
              <w:rPr>
                <w:rFonts w:ascii="Arial" w:hAnsi="Arial" w:cs="Arial"/>
                <w:color w:val="000000" w:themeColor="text1"/>
                <w:sz w:val="18"/>
                <w:szCs w:val="18"/>
              </w:rPr>
              <w:t>,</w:t>
            </w: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874</w:t>
            </w:r>
          </w:p>
        </w:tc>
        <w:tc>
          <w:tcPr>
            <w:tcW w:w="1147" w:type="dxa"/>
            <w:vAlign w:val="center"/>
            <w:hideMark/>
          </w:tcPr>
          <w:p w14:paraId="03186696" w14:textId="654DA482" w:rsidR="005A404A" w:rsidRPr="00EE2358" w:rsidRDefault="005A404A" w:rsidP="001F08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  <w:r w:rsidR="002C08A5">
              <w:rPr>
                <w:rFonts w:ascii="Arial" w:hAnsi="Arial" w:cs="Arial"/>
                <w:color w:val="000000" w:themeColor="text1"/>
                <w:sz w:val="18"/>
                <w:szCs w:val="18"/>
              </w:rPr>
              <w:t>,</w:t>
            </w: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419</w:t>
            </w:r>
          </w:p>
        </w:tc>
        <w:tc>
          <w:tcPr>
            <w:tcW w:w="1191" w:type="dxa"/>
            <w:vAlign w:val="center"/>
            <w:hideMark/>
          </w:tcPr>
          <w:p w14:paraId="5A242C9B" w14:textId="6EACF55A" w:rsidR="005A404A" w:rsidRPr="00EE2358" w:rsidRDefault="005A404A" w:rsidP="001F08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  <w:r w:rsidR="002C08A5">
              <w:rPr>
                <w:rFonts w:ascii="Arial" w:hAnsi="Arial" w:cs="Arial"/>
                <w:color w:val="000000" w:themeColor="text1"/>
                <w:sz w:val="18"/>
                <w:szCs w:val="18"/>
              </w:rPr>
              <w:t>,</w:t>
            </w: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117</w:t>
            </w:r>
          </w:p>
        </w:tc>
        <w:tc>
          <w:tcPr>
            <w:tcW w:w="1124" w:type="dxa"/>
            <w:vAlign w:val="center"/>
            <w:hideMark/>
          </w:tcPr>
          <w:p w14:paraId="38D02548" w14:textId="7C4D6DA3" w:rsidR="005A404A" w:rsidRPr="00EE2358" w:rsidRDefault="005A404A" w:rsidP="001F08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  <w:r w:rsidR="002C08A5">
              <w:rPr>
                <w:rFonts w:ascii="Arial" w:hAnsi="Arial" w:cs="Arial"/>
                <w:color w:val="000000" w:themeColor="text1"/>
                <w:sz w:val="18"/>
                <w:szCs w:val="18"/>
              </w:rPr>
              <w:t>,</w:t>
            </w: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803</w:t>
            </w:r>
          </w:p>
        </w:tc>
        <w:tc>
          <w:tcPr>
            <w:tcW w:w="1376" w:type="dxa"/>
            <w:vAlign w:val="center"/>
            <w:hideMark/>
          </w:tcPr>
          <w:p w14:paraId="24330603" w14:textId="4173EE71" w:rsidR="005A404A" w:rsidRPr="00EE2358" w:rsidRDefault="005A404A" w:rsidP="001F08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  <w:r w:rsidR="002C08A5">
              <w:rPr>
                <w:rFonts w:ascii="Arial" w:hAnsi="Arial" w:cs="Arial"/>
                <w:color w:val="000000" w:themeColor="text1"/>
                <w:sz w:val="18"/>
                <w:szCs w:val="18"/>
              </w:rPr>
              <w:t>,</w:t>
            </w: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761</w:t>
            </w:r>
          </w:p>
        </w:tc>
        <w:tc>
          <w:tcPr>
            <w:tcW w:w="1560" w:type="dxa"/>
            <w:vAlign w:val="center"/>
            <w:hideMark/>
          </w:tcPr>
          <w:p w14:paraId="547A662C" w14:textId="178F3201" w:rsidR="005A404A" w:rsidRPr="00EE2358" w:rsidRDefault="005A404A" w:rsidP="001F08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  <w:r w:rsidR="002C08A5">
              <w:rPr>
                <w:rFonts w:ascii="Arial" w:hAnsi="Arial" w:cs="Arial"/>
                <w:color w:val="000000" w:themeColor="text1"/>
                <w:sz w:val="18"/>
                <w:szCs w:val="18"/>
              </w:rPr>
              <w:t>,</w:t>
            </w: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941</w:t>
            </w:r>
          </w:p>
        </w:tc>
      </w:tr>
      <w:tr w:rsidR="001F08ED" w:rsidRPr="00EE2358" w14:paraId="52CF6B59" w14:textId="77777777" w:rsidTr="001F08ED">
        <w:trPr>
          <w:trHeight w:val="6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27" w:type="dxa"/>
            <w:vAlign w:val="center"/>
            <w:hideMark/>
          </w:tcPr>
          <w:p w14:paraId="22223408" w14:textId="77777777" w:rsidR="005A404A" w:rsidRPr="00EE2358" w:rsidRDefault="005A404A" w:rsidP="001F08ED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X2-CM-RFE-RF</w:t>
            </w:r>
          </w:p>
        </w:tc>
        <w:tc>
          <w:tcPr>
            <w:tcW w:w="1236" w:type="dxa"/>
            <w:vAlign w:val="center"/>
            <w:hideMark/>
          </w:tcPr>
          <w:p w14:paraId="1532CA16" w14:textId="77777777" w:rsidR="005A404A" w:rsidRPr="00EE2358" w:rsidRDefault="005A404A" w:rsidP="001F08E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1147" w:type="dxa"/>
            <w:vAlign w:val="center"/>
            <w:hideMark/>
          </w:tcPr>
          <w:p w14:paraId="587F63CA" w14:textId="77777777" w:rsidR="005A404A" w:rsidRPr="00EE2358" w:rsidRDefault="005A404A" w:rsidP="001F08E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1191" w:type="dxa"/>
            <w:vAlign w:val="center"/>
            <w:hideMark/>
          </w:tcPr>
          <w:p w14:paraId="2A242642" w14:textId="77777777" w:rsidR="005A404A" w:rsidRPr="00EE2358" w:rsidRDefault="005A404A" w:rsidP="001F08E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124" w:type="dxa"/>
            <w:vAlign w:val="center"/>
            <w:hideMark/>
          </w:tcPr>
          <w:p w14:paraId="47DC7EB4" w14:textId="77777777" w:rsidR="005A404A" w:rsidRPr="00EE2358" w:rsidRDefault="005A404A" w:rsidP="001F08E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50</w:t>
            </w:r>
          </w:p>
        </w:tc>
        <w:tc>
          <w:tcPr>
            <w:tcW w:w="1376" w:type="dxa"/>
            <w:vAlign w:val="center"/>
            <w:hideMark/>
          </w:tcPr>
          <w:p w14:paraId="70F5993A" w14:textId="77777777" w:rsidR="005A404A" w:rsidRPr="00EE2358" w:rsidRDefault="005A404A" w:rsidP="001F08E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45</w:t>
            </w:r>
          </w:p>
        </w:tc>
        <w:tc>
          <w:tcPr>
            <w:tcW w:w="1560" w:type="dxa"/>
            <w:vAlign w:val="center"/>
            <w:hideMark/>
          </w:tcPr>
          <w:p w14:paraId="19043E1C" w14:textId="77777777" w:rsidR="005A404A" w:rsidRPr="00EE2358" w:rsidRDefault="005A404A" w:rsidP="001F08E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50</w:t>
            </w:r>
          </w:p>
        </w:tc>
      </w:tr>
      <w:tr w:rsidR="001F08ED" w:rsidRPr="00EE2358" w14:paraId="61437D4C" w14:textId="77777777" w:rsidTr="001F08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27" w:type="dxa"/>
            <w:vAlign w:val="center"/>
            <w:hideMark/>
          </w:tcPr>
          <w:p w14:paraId="7A56117E" w14:textId="77777777" w:rsidR="005A404A" w:rsidRPr="00EE2358" w:rsidRDefault="005A404A" w:rsidP="001F08ED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X2-PCA-RFE-RF</w:t>
            </w:r>
          </w:p>
        </w:tc>
        <w:tc>
          <w:tcPr>
            <w:tcW w:w="1236" w:type="dxa"/>
            <w:vAlign w:val="center"/>
            <w:hideMark/>
          </w:tcPr>
          <w:p w14:paraId="52E9F8A5" w14:textId="77777777" w:rsidR="005A404A" w:rsidRPr="00EE2358" w:rsidRDefault="005A404A" w:rsidP="001F08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1147" w:type="dxa"/>
            <w:vAlign w:val="center"/>
            <w:hideMark/>
          </w:tcPr>
          <w:p w14:paraId="74F4C51A" w14:textId="77777777" w:rsidR="005A404A" w:rsidRPr="00EE2358" w:rsidRDefault="005A404A" w:rsidP="001F08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191" w:type="dxa"/>
            <w:vAlign w:val="center"/>
            <w:hideMark/>
          </w:tcPr>
          <w:p w14:paraId="6D3A7D9D" w14:textId="77777777" w:rsidR="005A404A" w:rsidRPr="00EE2358" w:rsidRDefault="005A404A" w:rsidP="001F08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124" w:type="dxa"/>
            <w:vAlign w:val="center"/>
            <w:hideMark/>
          </w:tcPr>
          <w:p w14:paraId="77F1E3F2" w14:textId="77777777" w:rsidR="005A404A" w:rsidRPr="00EE2358" w:rsidRDefault="005A404A" w:rsidP="001F08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35</w:t>
            </w:r>
          </w:p>
        </w:tc>
        <w:tc>
          <w:tcPr>
            <w:tcW w:w="1376" w:type="dxa"/>
            <w:vAlign w:val="center"/>
            <w:hideMark/>
          </w:tcPr>
          <w:p w14:paraId="15C2BB1F" w14:textId="77777777" w:rsidR="005A404A" w:rsidRPr="00EE2358" w:rsidRDefault="005A404A" w:rsidP="001F08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560" w:type="dxa"/>
            <w:vAlign w:val="center"/>
            <w:hideMark/>
          </w:tcPr>
          <w:p w14:paraId="6A913FA5" w14:textId="77777777" w:rsidR="005A404A" w:rsidRPr="00EE2358" w:rsidRDefault="005A404A" w:rsidP="001F08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E2358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</w:tr>
    </w:tbl>
    <w:p w14:paraId="3F3BDB52" w14:textId="77777777" w:rsidR="00033EE3" w:rsidRDefault="00033EE3" w:rsidP="00D2232A">
      <w:pPr>
        <w:jc w:val="both"/>
        <w:rPr>
          <w:rFonts w:ascii="Arial" w:hAnsi="Arial" w:cs="Arial"/>
          <w:b/>
          <w:lang w:val="en-GB"/>
        </w:rPr>
      </w:pPr>
    </w:p>
    <w:p w14:paraId="312D3E1C" w14:textId="0D74472E" w:rsidR="00C70D7A" w:rsidRPr="00C60EE5" w:rsidRDefault="00C70D7A" w:rsidP="00C70D7A">
      <w:pPr>
        <w:pStyle w:val="Heading1"/>
        <w:rPr>
          <w:rFonts w:ascii="Arial" w:hAnsi="Arial" w:cs="Arial"/>
          <w:b/>
          <w:color w:val="000000" w:themeColor="text1"/>
          <w:sz w:val="24"/>
          <w:szCs w:val="24"/>
          <w:lang w:val="en-GB"/>
        </w:rPr>
      </w:pPr>
      <w:bookmarkStart w:id="4" w:name="_Toc495054616"/>
      <w:r>
        <w:rPr>
          <w:rFonts w:ascii="Arial" w:hAnsi="Arial" w:cs="Arial"/>
          <w:b/>
          <w:color w:val="000000" w:themeColor="text1"/>
          <w:sz w:val="24"/>
          <w:szCs w:val="24"/>
          <w:lang w:val="en-GB"/>
        </w:rPr>
        <w:t>Note 4</w:t>
      </w:r>
      <w:r w:rsidRPr="00C60EE5">
        <w:rPr>
          <w:rFonts w:ascii="Arial" w:hAnsi="Arial" w:cs="Arial"/>
          <w:b/>
          <w:color w:val="000000" w:themeColor="text1"/>
          <w:sz w:val="24"/>
          <w:szCs w:val="24"/>
          <w:lang w:val="en-GB"/>
        </w:rPr>
        <w:t xml:space="preserve">: </w:t>
      </w:r>
      <w:r>
        <w:rPr>
          <w:rFonts w:ascii="Arial" w:hAnsi="Arial" w:cs="Arial"/>
          <w:b/>
          <w:color w:val="000000" w:themeColor="text1"/>
          <w:sz w:val="24"/>
          <w:szCs w:val="24"/>
          <w:lang w:val="en-GB"/>
        </w:rPr>
        <w:t xml:space="preserve">Benchmark of the R workflow </w:t>
      </w:r>
      <w:r w:rsidR="005A404A">
        <w:rPr>
          <w:rFonts w:ascii="Arial" w:hAnsi="Arial" w:cs="Arial"/>
          <w:b/>
          <w:color w:val="000000" w:themeColor="text1"/>
          <w:sz w:val="24"/>
          <w:szCs w:val="24"/>
          <w:lang w:val="en-GB"/>
        </w:rPr>
        <w:t xml:space="preserve">proposed </w:t>
      </w:r>
      <w:r>
        <w:rPr>
          <w:rFonts w:ascii="Arial" w:hAnsi="Arial" w:cs="Arial"/>
          <w:b/>
          <w:color w:val="000000" w:themeColor="text1"/>
          <w:sz w:val="24"/>
          <w:szCs w:val="24"/>
          <w:lang w:val="en-GB"/>
        </w:rPr>
        <w:t>with the MRMD tool</w:t>
      </w:r>
      <w:bookmarkEnd w:id="4"/>
    </w:p>
    <w:p w14:paraId="2FB493A9" w14:textId="77777777" w:rsidR="00C70D7A" w:rsidRDefault="00C70D7A" w:rsidP="00C70D7A">
      <w:pPr>
        <w:jc w:val="both"/>
        <w:rPr>
          <w:rFonts w:ascii="Arial" w:hAnsi="Arial" w:cs="Arial"/>
          <w:b/>
          <w:lang w:val="en-GB"/>
        </w:rPr>
      </w:pPr>
    </w:p>
    <w:p w14:paraId="6B299FAA" w14:textId="006F2F12" w:rsidR="00C70D7A" w:rsidRPr="005A404A" w:rsidRDefault="00C70D7A" w:rsidP="005A404A">
      <w:pPr>
        <w:tabs>
          <w:tab w:val="left" w:pos="2224"/>
        </w:tabs>
        <w:spacing w:line="360" w:lineRule="auto"/>
        <w:jc w:val="both"/>
        <w:rPr>
          <w:rFonts w:ascii="Arial" w:hAnsi="Arial" w:cs="Arial"/>
          <w:bCs/>
          <w:color w:val="000000" w:themeColor="text1"/>
          <w:sz w:val="20"/>
          <w:szCs w:val="20"/>
        </w:rPr>
      </w:pPr>
      <w:r w:rsidRPr="005A404A">
        <w:rPr>
          <w:rFonts w:ascii="Arial" w:hAnsi="Arial" w:cs="Arial"/>
          <w:b/>
          <w:bCs/>
          <w:color w:val="000000" w:themeColor="text1"/>
          <w:sz w:val="20"/>
          <w:szCs w:val="20"/>
        </w:rPr>
        <w:t xml:space="preserve">Table </w:t>
      </w:r>
      <w:r w:rsidR="001F08ED">
        <w:rPr>
          <w:rFonts w:ascii="Arial" w:hAnsi="Arial" w:cs="Arial"/>
          <w:b/>
          <w:bCs/>
          <w:color w:val="000000" w:themeColor="text1"/>
          <w:sz w:val="20"/>
          <w:szCs w:val="20"/>
        </w:rPr>
        <w:t>3</w:t>
      </w:r>
      <w:r w:rsidRPr="005A404A">
        <w:rPr>
          <w:rFonts w:ascii="Arial" w:hAnsi="Arial" w:cs="Arial"/>
          <w:bCs/>
          <w:color w:val="000000" w:themeColor="text1"/>
          <w:sz w:val="20"/>
          <w:szCs w:val="20"/>
        </w:rPr>
        <w:t>. Performance evaluation on TNBC and GSE5325 datasets for MRMD tool and the proposed FS workflow(s). MRMD: Maximum-Relevance-Maximum-Distance, X2: Univariate Correlation filter, CM: Multivariate Correlation Matrix, RFE: Recursive Feature Elimination, RF: Random Forest, PCA: Principal Component Analysis, GI: Gain Information filter.</w:t>
      </w:r>
    </w:p>
    <w:p w14:paraId="36DF291B" w14:textId="77777777" w:rsidR="00C70D7A" w:rsidRPr="001602E4" w:rsidRDefault="00C70D7A" w:rsidP="00C70D7A">
      <w:pPr>
        <w:tabs>
          <w:tab w:val="left" w:pos="2224"/>
        </w:tabs>
        <w:jc w:val="both"/>
        <w:rPr>
          <w:color w:val="4472C4" w:themeColor="accent1"/>
        </w:rPr>
      </w:pPr>
    </w:p>
    <w:p w14:paraId="0E05C433" w14:textId="77777777" w:rsidR="00AB2F1A" w:rsidRDefault="00AB2F1A" w:rsidP="00D2232A">
      <w:pPr>
        <w:jc w:val="both"/>
        <w:rPr>
          <w:rFonts w:ascii="Arial" w:hAnsi="Arial" w:cs="Arial"/>
          <w:b/>
          <w:lang w:val="en-GB"/>
        </w:rPr>
      </w:pPr>
    </w:p>
    <w:tbl>
      <w:tblPr>
        <w:tblStyle w:val="ListTable1Light-Accent1"/>
        <w:tblW w:w="9638" w:type="dxa"/>
        <w:tblLook w:val="04A0" w:firstRow="1" w:lastRow="0" w:firstColumn="1" w:lastColumn="0" w:noHBand="0" w:noVBand="1"/>
      </w:tblPr>
      <w:tblGrid>
        <w:gridCol w:w="1711"/>
        <w:gridCol w:w="1375"/>
        <w:gridCol w:w="1134"/>
        <w:gridCol w:w="1559"/>
        <w:gridCol w:w="1105"/>
        <w:gridCol w:w="1377"/>
        <w:gridCol w:w="1377"/>
      </w:tblGrid>
      <w:tr w:rsidR="001F08ED" w:rsidRPr="001F08ED" w14:paraId="5738F539" w14:textId="77777777" w:rsidTr="001F08E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1" w:type="dxa"/>
            <w:vMerge w:val="restart"/>
          </w:tcPr>
          <w:p w14:paraId="473C9E61" w14:textId="77777777" w:rsidR="005A404A" w:rsidRPr="001F08ED" w:rsidRDefault="005A404A" w:rsidP="005A404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068" w:type="dxa"/>
            <w:gridSpan w:val="3"/>
            <w:vAlign w:val="center"/>
          </w:tcPr>
          <w:p w14:paraId="7B94C6AD" w14:textId="77777777" w:rsidR="005A404A" w:rsidRPr="001F08ED" w:rsidRDefault="005A404A" w:rsidP="001F08E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TNBC</w:t>
            </w:r>
          </w:p>
        </w:tc>
        <w:tc>
          <w:tcPr>
            <w:tcW w:w="3859" w:type="dxa"/>
            <w:gridSpan w:val="3"/>
            <w:vAlign w:val="center"/>
          </w:tcPr>
          <w:p w14:paraId="1596DA14" w14:textId="77777777" w:rsidR="005A404A" w:rsidRPr="001F08ED" w:rsidRDefault="005A404A" w:rsidP="001F08E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GSE5325</w:t>
            </w:r>
          </w:p>
        </w:tc>
      </w:tr>
      <w:tr w:rsidR="001F08ED" w:rsidRPr="001F08ED" w14:paraId="1BE48D49" w14:textId="77777777" w:rsidTr="001F08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1" w:type="dxa"/>
            <w:vMerge/>
          </w:tcPr>
          <w:p w14:paraId="3F24823E" w14:textId="77777777" w:rsidR="005A404A" w:rsidRPr="001F08ED" w:rsidRDefault="005A404A" w:rsidP="005A404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5" w:type="dxa"/>
            <w:vAlign w:val="center"/>
          </w:tcPr>
          <w:p w14:paraId="76A56BFF" w14:textId="77777777" w:rsidR="005A404A" w:rsidRPr="001F08ED" w:rsidRDefault="005A404A" w:rsidP="001F08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8"/>
                <w:szCs w:val="18"/>
              </w:rPr>
            </w:pPr>
            <w:r w:rsidRPr="001F08ED">
              <w:rPr>
                <w:rFonts w:ascii="Arial" w:hAnsi="Arial" w:cs="Arial"/>
                <w:b/>
                <w:sz w:val="18"/>
                <w:szCs w:val="18"/>
              </w:rPr>
              <w:t>Acc. Max.</w:t>
            </w:r>
          </w:p>
        </w:tc>
        <w:tc>
          <w:tcPr>
            <w:tcW w:w="1134" w:type="dxa"/>
            <w:vAlign w:val="center"/>
          </w:tcPr>
          <w:p w14:paraId="432D0FEB" w14:textId="77777777" w:rsidR="005A404A" w:rsidRPr="001F08ED" w:rsidRDefault="005A404A" w:rsidP="001F08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8"/>
                <w:szCs w:val="18"/>
              </w:rPr>
            </w:pPr>
            <w:r w:rsidRPr="001F08ED">
              <w:rPr>
                <w:rFonts w:ascii="Arial" w:hAnsi="Arial" w:cs="Arial"/>
                <w:b/>
                <w:sz w:val="18"/>
                <w:szCs w:val="18"/>
              </w:rPr>
              <w:t># Features</w:t>
            </w:r>
          </w:p>
        </w:tc>
        <w:tc>
          <w:tcPr>
            <w:tcW w:w="1559" w:type="dxa"/>
            <w:vAlign w:val="center"/>
          </w:tcPr>
          <w:p w14:paraId="32C894FF" w14:textId="77777777" w:rsidR="005A404A" w:rsidRPr="001F08ED" w:rsidRDefault="005A404A" w:rsidP="001F08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8"/>
                <w:szCs w:val="18"/>
              </w:rPr>
            </w:pPr>
            <w:r w:rsidRPr="001F08ED">
              <w:rPr>
                <w:rFonts w:ascii="Arial" w:hAnsi="Arial" w:cs="Arial"/>
                <w:b/>
                <w:sz w:val="18"/>
                <w:szCs w:val="18"/>
              </w:rPr>
              <w:t>Runtime (min)</w:t>
            </w:r>
          </w:p>
        </w:tc>
        <w:tc>
          <w:tcPr>
            <w:tcW w:w="1105" w:type="dxa"/>
            <w:vAlign w:val="center"/>
          </w:tcPr>
          <w:p w14:paraId="5408C052" w14:textId="77777777" w:rsidR="005A404A" w:rsidRPr="001F08ED" w:rsidRDefault="005A404A" w:rsidP="001F08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8"/>
                <w:szCs w:val="18"/>
              </w:rPr>
            </w:pPr>
            <w:r w:rsidRPr="001F08ED">
              <w:rPr>
                <w:rFonts w:ascii="Arial" w:hAnsi="Arial" w:cs="Arial"/>
                <w:b/>
                <w:sz w:val="18"/>
                <w:szCs w:val="18"/>
              </w:rPr>
              <w:t>Acc. Max.</w:t>
            </w:r>
          </w:p>
        </w:tc>
        <w:tc>
          <w:tcPr>
            <w:tcW w:w="1377" w:type="dxa"/>
            <w:vAlign w:val="center"/>
          </w:tcPr>
          <w:p w14:paraId="6EC6E0C7" w14:textId="77777777" w:rsidR="005A404A" w:rsidRPr="001F08ED" w:rsidRDefault="005A404A" w:rsidP="001F08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8"/>
                <w:szCs w:val="18"/>
              </w:rPr>
            </w:pPr>
            <w:r w:rsidRPr="001F08ED">
              <w:rPr>
                <w:rFonts w:ascii="Arial" w:hAnsi="Arial" w:cs="Arial"/>
                <w:b/>
                <w:sz w:val="18"/>
                <w:szCs w:val="18"/>
              </w:rPr>
              <w:t># Features</w:t>
            </w:r>
          </w:p>
        </w:tc>
        <w:tc>
          <w:tcPr>
            <w:tcW w:w="1377" w:type="dxa"/>
            <w:vAlign w:val="center"/>
          </w:tcPr>
          <w:p w14:paraId="5EAA2E13" w14:textId="77777777" w:rsidR="005A404A" w:rsidRPr="001F08ED" w:rsidRDefault="005A404A" w:rsidP="001F08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8"/>
                <w:szCs w:val="18"/>
              </w:rPr>
            </w:pPr>
            <w:r w:rsidRPr="001F08ED">
              <w:rPr>
                <w:rFonts w:ascii="Arial" w:hAnsi="Arial" w:cs="Arial"/>
                <w:b/>
                <w:sz w:val="18"/>
                <w:szCs w:val="18"/>
              </w:rPr>
              <w:t>Runtime</w:t>
            </w:r>
          </w:p>
        </w:tc>
      </w:tr>
      <w:tr w:rsidR="001F08ED" w:rsidRPr="001F08ED" w14:paraId="05C617FC" w14:textId="77777777" w:rsidTr="001F08ED">
        <w:trPr>
          <w:trHeight w:val="6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1" w:type="dxa"/>
            <w:vAlign w:val="center"/>
          </w:tcPr>
          <w:p w14:paraId="0E448E0B" w14:textId="77777777" w:rsidR="005A404A" w:rsidRPr="001F08ED" w:rsidRDefault="005A404A" w:rsidP="001F08ED">
            <w:pPr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MRMD</w:t>
            </w:r>
          </w:p>
        </w:tc>
        <w:tc>
          <w:tcPr>
            <w:tcW w:w="1375" w:type="dxa"/>
            <w:vAlign w:val="center"/>
          </w:tcPr>
          <w:p w14:paraId="7709F41D" w14:textId="77777777" w:rsidR="005A404A" w:rsidRPr="001F08ED" w:rsidRDefault="005A404A" w:rsidP="001F08E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0.98</w:t>
            </w:r>
          </w:p>
        </w:tc>
        <w:tc>
          <w:tcPr>
            <w:tcW w:w="1134" w:type="dxa"/>
            <w:vAlign w:val="center"/>
          </w:tcPr>
          <w:p w14:paraId="53E6FE9C" w14:textId="77777777" w:rsidR="005A404A" w:rsidRPr="001F08ED" w:rsidRDefault="005A404A" w:rsidP="001F08E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2689</w:t>
            </w:r>
          </w:p>
        </w:tc>
        <w:tc>
          <w:tcPr>
            <w:tcW w:w="1559" w:type="dxa"/>
            <w:vAlign w:val="center"/>
          </w:tcPr>
          <w:p w14:paraId="5FC28D19" w14:textId="77777777" w:rsidR="005A404A" w:rsidRPr="001F08ED" w:rsidRDefault="005A404A" w:rsidP="001F08E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18.46</w:t>
            </w:r>
          </w:p>
        </w:tc>
        <w:tc>
          <w:tcPr>
            <w:tcW w:w="1105" w:type="dxa"/>
            <w:vAlign w:val="center"/>
          </w:tcPr>
          <w:p w14:paraId="45ABDD89" w14:textId="77777777" w:rsidR="005A404A" w:rsidRPr="001F08ED" w:rsidRDefault="005A404A" w:rsidP="001F08E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0.95</w:t>
            </w:r>
          </w:p>
        </w:tc>
        <w:tc>
          <w:tcPr>
            <w:tcW w:w="1377" w:type="dxa"/>
            <w:vAlign w:val="center"/>
          </w:tcPr>
          <w:p w14:paraId="6D5EA85C" w14:textId="77777777" w:rsidR="005A404A" w:rsidRPr="001F08ED" w:rsidRDefault="005A404A" w:rsidP="001F08E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409</w:t>
            </w:r>
          </w:p>
        </w:tc>
        <w:tc>
          <w:tcPr>
            <w:tcW w:w="1377" w:type="dxa"/>
            <w:vAlign w:val="center"/>
          </w:tcPr>
          <w:p w14:paraId="636DB839" w14:textId="77777777" w:rsidR="005A404A" w:rsidRPr="001F08ED" w:rsidRDefault="005A404A" w:rsidP="001F08E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57.53</w:t>
            </w:r>
          </w:p>
        </w:tc>
      </w:tr>
      <w:tr w:rsidR="001F08ED" w:rsidRPr="001F08ED" w14:paraId="6C095FFE" w14:textId="77777777" w:rsidTr="001F08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1" w:type="dxa"/>
            <w:vAlign w:val="center"/>
          </w:tcPr>
          <w:p w14:paraId="79F30A90" w14:textId="77777777" w:rsidR="005A404A" w:rsidRPr="001F08ED" w:rsidRDefault="005A404A" w:rsidP="001F08ED">
            <w:pPr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X2-CM-RFE-RF</w:t>
            </w:r>
          </w:p>
        </w:tc>
        <w:tc>
          <w:tcPr>
            <w:tcW w:w="1375" w:type="dxa"/>
            <w:vAlign w:val="center"/>
          </w:tcPr>
          <w:p w14:paraId="7BE91EFD" w14:textId="77777777" w:rsidR="005A404A" w:rsidRPr="001F08ED" w:rsidRDefault="005A404A" w:rsidP="001F08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1134" w:type="dxa"/>
            <w:vAlign w:val="center"/>
          </w:tcPr>
          <w:p w14:paraId="3956B73D" w14:textId="77777777" w:rsidR="005A404A" w:rsidRPr="001F08ED" w:rsidRDefault="005A404A" w:rsidP="001F08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20</w:t>
            </w:r>
          </w:p>
        </w:tc>
        <w:tc>
          <w:tcPr>
            <w:tcW w:w="1559" w:type="dxa"/>
            <w:vAlign w:val="center"/>
          </w:tcPr>
          <w:p w14:paraId="4EC06538" w14:textId="77777777" w:rsidR="005A404A" w:rsidRPr="001F08ED" w:rsidRDefault="005A404A" w:rsidP="001F08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3.03</w:t>
            </w:r>
          </w:p>
        </w:tc>
        <w:tc>
          <w:tcPr>
            <w:tcW w:w="1105" w:type="dxa"/>
            <w:vAlign w:val="center"/>
          </w:tcPr>
          <w:p w14:paraId="45F7E8D0" w14:textId="77777777" w:rsidR="005A404A" w:rsidRPr="001F08ED" w:rsidRDefault="005A404A" w:rsidP="001F08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0.94</w:t>
            </w:r>
          </w:p>
        </w:tc>
        <w:tc>
          <w:tcPr>
            <w:tcW w:w="1377" w:type="dxa"/>
            <w:vAlign w:val="center"/>
          </w:tcPr>
          <w:p w14:paraId="52AB5ABD" w14:textId="77777777" w:rsidR="005A404A" w:rsidRPr="001F08ED" w:rsidRDefault="005A404A" w:rsidP="001F08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1377" w:type="dxa"/>
            <w:vAlign w:val="center"/>
          </w:tcPr>
          <w:p w14:paraId="12C4E313" w14:textId="77777777" w:rsidR="005A404A" w:rsidRPr="001F08ED" w:rsidRDefault="005A404A" w:rsidP="001F08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6.39</w:t>
            </w:r>
          </w:p>
        </w:tc>
      </w:tr>
      <w:tr w:rsidR="001F08ED" w:rsidRPr="001F08ED" w14:paraId="04025218" w14:textId="77777777" w:rsidTr="001F08ED">
        <w:trPr>
          <w:trHeight w:val="6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1" w:type="dxa"/>
            <w:vAlign w:val="center"/>
          </w:tcPr>
          <w:p w14:paraId="32F2FAB5" w14:textId="77777777" w:rsidR="005A404A" w:rsidRPr="001F08ED" w:rsidRDefault="005A404A" w:rsidP="001F08ED">
            <w:pPr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X2-PCA-RFE-RF</w:t>
            </w:r>
          </w:p>
        </w:tc>
        <w:tc>
          <w:tcPr>
            <w:tcW w:w="1375" w:type="dxa"/>
            <w:vAlign w:val="center"/>
          </w:tcPr>
          <w:p w14:paraId="2E88B078" w14:textId="77777777" w:rsidR="005A404A" w:rsidRPr="001F08ED" w:rsidRDefault="005A404A" w:rsidP="001F08E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0.96</w:t>
            </w:r>
          </w:p>
        </w:tc>
        <w:tc>
          <w:tcPr>
            <w:tcW w:w="1134" w:type="dxa"/>
            <w:vAlign w:val="center"/>
          </w:tcPr>
          <w:p w14:paraId="4CE6C6B5" w14:textId="77777777" w:rsidR="005A404A" w:rsidRPr="001F08ED" w:rsidRDefault="005A404A" w:rsidP="001F08E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6</w:t>
            </w:r>
          </w:p>
        </w:tc>
        <w:tc>
          <w:tcPr>
            <w:tcW w:w="1559" w:type="dxa"/>
            <w:vAlign w:val="center"/>
          </w:tcPr>
          <w:p w14:paraId="4C61E2CC" w14:textId="77777777" w:rsidR="005A404A" w:rsidRPr="001F08ED" w:rsidRDefault="005A404A" w:rsidP="001F08E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1.99</w:t>
            </w:r>
          </w:p>
        </w:tc>
        <w:tc>
          <w:tcPr>
            <w:tcW w:w="1105" w:type="dxa"/>
            <w:vAlign w:val="center"/>
          </w:tcPr>
          <w:p w14:paraId="62468C2A" w14:textId="77777777" w:rsidR="005A404A" w:rsidRPr="001F08ED" w:rsidRDefault="005A404A" w:rsidP="001F08E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0.91</w:t>
            </w:r>
          </w:p>
        </w:tc>
        <w:tc>
          <w:tcPr>
            <w:tcW w:w="1377" w:type="dxa"/>
            <w:vAlign w:val="center"/>
          </w:tcPr>
          <w:p w14:paraId="477C2237" w14:textId="77777777" w:rsidR="005A404A" w:rsidRPr="001F08ED" w:rsidRDefault="005A404A" w:rsidP="001F08E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7</w:t>
            </w:r>
          </w:p>
        </w:tc>
        <w:tc>
          <w:tcPr>
            <w:tcW w:w="1377" w:type="dxa"/>
            <w:vAlign w:val="center"/>
          </w:tcPr>
          <w:p w14:paraId="00397499" w14:textId="77777777" w:rsidR="005A404A" w:rsidRPr="001F08ED" w:rsidRDefault="005A404A" w:rsidP="001F08E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5.26</w:t>
            </w:r>
          </w:p>
        </w:tc>
      </w:tr>
      <w:tr w:rsidR="001F08ED" w:rsidRPr="001F08ED" w14:paraId="02C1C973" w14:textId="77777777" w:rsidTr="001F08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1" w:type="dxa"/>
            <w:vAlign w:val="center"/>
          </w:tcPr>
          <w:p w14:paraId="61D242B6" w14:textId="77777777" w:rsidR="005A404A" w:rsidRPr="001F08ED" w:rsidRDefault="005A404A" w:rsidP="001F08ED">
            <w:pPr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GI-CM-RFE-RF</w:t>
            </w:r>
          </w:p>
        </w:tc>
        <w:tc>
          <w:tcPr>
            <w:tcW w:w="1375" w:type="dxa"/>
            <w:vAlign w:val="center"/>
          </w:tcPr>
          <w:p w14:paraId="5A562A97" w14:textId="77777777" w:rsidR="005A404A" w:rsidRPr="001F08ED" w:rsidRDefault="005A404A" w:rsidP="001F08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0.98</w:t>
            </w:r>
          </w:p>
        </w:tc>
        <w:tc>
          <w:tcPr>
            <w:tcW w:w="1134" w:type="dxa"/>
            <w:vAlign w:val="center"/>
          </w:tcPr>
          <w:p w14:paraId="36ACC0F7" w14:textId="77777777" w:rsidR="005A404A" w:rsidRPr="001F08ED" w:rsidRDefault="005A404A" w:rsidP="001F08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559" w:type="dxa"/>
            <w:vAlign w:val="center"/>
          </w:tcPr>
          <w:p w14:paraId="1C73A2F8" w14:textId="77777777" w:rsidR="005A404A" w:rsidRPr="001F08ED" w:rsidRDefault="005A404A" w:rsidP="001F08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1.67</w:t>
            </w:r>
          </w:p>
        </w:tc>
        <w:tc>
          <w:tcPr>
            <w:tcW w:w="1105" w:type="dxa"/>
            <w:vAlign w:val="center"/>
          </w:tcPr>
          <w:p w14:paraId="1B3FB267" w14:textId="77777777" w:rsidR="005A404A" w:rsidRPr="001F08ED" w:rsidRDefault="005A404A" w:rsidP="001F08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0.94</w:t>
            </w:r>
          </w:p>
        </w:tc>
        <w:tc>
          <w:tcPr>
            <w:tcW w:w="1377" w:type="dxa"/>
            <w:vAlign w:val="center"/>
          </w:tcPr>
          <w:p w14:paraId="75ABD6A2" w14:textId="77777777" w:rsidR="005A404A" w:rsidRPr="001F08ED" w:rsidRDefault="005A404A" w:rsidP="001F08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20</w:t>
            </w:r>
          </w:p>
        </w:tc>
        <w:tc>
          <w:tcPr>
            <w:tcW w:w="1377" w:type="dxa"/>
            <w:vAlign w:val="center"/>
          </w:tcPr>
          <w:p w14:paraId="5C55EE0D" w14:textId="77777777" w:rsidR="005A404A" w:rsidRPr="001F08ED" w:rsidRDefault="005A404A" w:rsidP="001F08E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2.62</w:t>
            </w:r>
          </w:p>
        </w:tc>
      </w:tr>
      <w:tr w:rsidR="001F08ED" w:rsidRPr="001F08ED" w14:paraId="0735DB1E" w14:textId="77777777" w:rsidTr="001F08ED">
        <w:trPr>
          <w:trHeight w:val="6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1" w:type="dxa"/>
            <w:vAlign w:val="center"/>
          </w:tcPr>
          <w:p w14:paraId="241ADE6F" w14:textId="77777777" w:rsidR="005A404A" w:rsidRPr="001F08ED" w:rsidRDefault="005A404A" w:rsidP="001F08ED">
            <w:pPr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GI-PCA-RFE-RF</w:t>
            </w:r>
          </w:p>
        </w:tc>
        <w:tc>
          <w:tcPr>
            <w:tcW w:w="1375" w:type="dxa"/>
            <w:vAlign w:val="center"/>
          </w:tcPr>
          <w:p w14:paraId="35D416A0" w14:textId="77777777" w:rsidR="005A404A" w:rsidRPr="001F08ED" w:rsidRDefault="005A404A" w:rsidP="001F08E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0.96</w:t>
            </w:r>
          </w:p>
        </w:tc>
        <w:tc>
          <w:tcPr>
            <w:tcW w:w="1134" w:type="dxa"/>
            <w:vAlign w:val="center"/>
          </w:tcPr>
          <w:p w14:paraId="2474CAD9" w14:textId="77777777" w:rsidR="005A404A" w:rsidRPr="001F08ED" w:rsidRDefault="005A404A" w:rsidP="001F08E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1559" w:type="dxa"/>
            <w:vAlign w:val="center"/>
          </w:tcPr>
          <w:p w14:paraId="2F96AEB1" w14:textId="77777777" w:rsidR="005A404A" w:rsidRPr="001F08ED" w:rsidRDefault="005A404A" w:rsidP="001F08E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1.01</w:t>
            </w:r>
          </w:p>
        </w:tc>
        <w:tc>
          <w:tcPr>
            <w:tcW w:w="1105" w:type="dxa"/>
            <w:vAlign w:val="center"/>
          </w:tcPr>
          <w:p w14:paraId="42B87732" w14:textId="77777777" w:rsidR="005A404A" w:rsidRPr="001F08ED" w:rsidRDefault="005A404A" w:rsidP="001F08E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0.91</w:t>
            </w:r>
          </w:p>
        </w:tc>
        <w:tc>
          <w:tcPr>
            <w:tcW w:w="1377" w:type="dxa"/>
            <w:vAlign w:val="center"/>
          </w:tcPr>
          <w:p w14:paraId="39C18A2A" w14:textId="77777777" w:rsidR="005A404A" w:rsidRPr="001F08ED" w:rsidRDefault="005A404A" w:rsidP="001F08E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377" w:type="dxa"/>
            <w:vAlign w:val="center"/>
          </w:tcPr>
          <w:p w14:paraId="50DE2E4B" w14:textId="77777777" w:rsidR="005A404A" w:rsidRPr="001F08ED" w:rsidRDefault="005A404A" w:rsidP="001F08E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1F08ED">
              <w:rPr>
                <w:rFonts w:ascii="Arial" w:hAnsi="Arial" w:cs="Arial"/>
                <w:sz w:val="18"/>
                <w:szCs w:val="18"/>
              </w:rPr>
              <w:t>2.65</w:t>
            </w:r>
          </w:p>
        </w:tc>
      </w:tr>
    </w:tbl>
    <w:p w14:paraId="649EB5DA" w14:textId="77777777" w:rsidR="00AB2F1A" w:rsidRDefault="00AB2F1A" w:rsidP="00D2232A">
      <w:pPr>
        <w:jc w:val="both"/>
        <w:rPr>
          <w:rFonts w:ascii="Arial" w:hAnsi="Arial" w:cs="Arial"/>
          <w:b/>
          <w:lang w:val="en-GB"/>
        </w:rPr>
      </w:pPr>
    </w:p>
    <w:p w14:paraId="37B34908" w14:textId="77777777" w:rsidR="00AB2F1A" w:rsidRDefault="00AB2F1A" w:rsidP="00D2232A">
      <w:pPr>
        <w:jc w:val="both"/>
        <w:rPr>
          <w:rFonts w:ascii="Arial" w:hAnsi="Arial" w:cs="Arial"/>
          <w:b/>
          <w:lang w:val="en-GB"/>
        </w:rPr>
      </w:pPr>
    </w:p>
    <w:p w14:paraId="740593C4" w14:textId="77777777" w:rsidR="00AB2F1A" w:rsidRPr="003C2460" w:rsidRDefault="00AB2F1A" w:rsidP="00D2232A">
      <w:pPr>
        <w:jc w:val="both"/>
        <w:rPr>
          <w:rFonts w:ascii="Arial" w:hAnsi="Arial" w:cs="Arial"/>
          <w:b/>
          <w:lang w:val="en-GB"/>
        </w:rPr>
      </w:pPr>
    </w:p>
    <w:p w14:paraId="59CAAD1A" w14:textId="28F78EE4" w:rsidR="003E0FBA" w:rsidRPr="003E0FBA" w:rsidRDefault="003E0FBA" w:rsidP="003E0FBA">
      <w:pPr>
        <w:pStyle w:val="Heading1"/>
        <w:rPr>
          <w:rFonts w:ascii="Arial" w:hAnsi="Arial" w:cs="Arial"/>
          <w:b/>
          <w:color w:val="000000" w:themeColor="text1"/>
          <w:sz w:val="24"/>
          <w:szCs w:val="24"/>
          <w:lang w:val="en-GB"/>
        </w:rPr>
      </w:pPr>
      <w:bookmarkStart w:id="5" w:name="_Toc495054617"/>
      <w:r w:rsidRPr="003E0FBA">
        <w:rPr>
          <w:rFonts w:ascii="Arial" w:hAnsi="Arial" w:cs="Arial"/>
          <w:b/>
          <w:color w:val="000000" w:themeColor="text1"/>
          <w:sz w:val="24"/>
          <w:szCs w:val="24"/>
          <w:lang w:val="en-GB"/>
        </w:rPr>
        <w:t>References</w:t>
      </w:r>
      <w:bookmarkEnd w:id="5"/>
    </w:p>
    <w:p w14:paraId="3BB7A283" w14:textId="77777777" w:rsidR="00454089" w:rsidRDefault="00454089" w:rsidP="00D2232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75767918" w14:textId="77777777" w:rsidR="003E0FBA" w:rsidRPr="003E0FBA" w:rsidRDefault="00454089" w:rsidP="003E0FBA">
      <w:pPr>
        <w:pStyle w:val="EndNoteBibliography"/>
        <w:rPr>
          <w:noProof/>
        </w:rPr>
      </w:pPr>
      <w:r>
        <w:rPr>
          <w:rFonts w:ascii="Arial" w:hAnsi="Arial" w:cs="Arial"/>
          <w:sz w:val="20"/>
          <w:szCs w:val="20"/>
          <w:lang w:val="en-GB"/>
        </w:rPr>
        <w:fldChar w:fldCharType="begin"/>
      </w:r>
      <w:r>
        <w:rPr>
          <w:rFonts w:ascii="Arial" w:hAnsi="Arial" w:cs="Arial"/>
          <w:sz w:val="20"/>
          <w:szCs w:val="20"/>
          <w:lang w:val="en-GB"/>
        </w:rPr>
        <w:instrText xml:space="preserve"> ADDIN EN.REFLIST </w:instrText>
      </w:r>
      <w:r>
        <w:rPr>
          <w:rFonts w:ascii="Arial" w:hAnsi="Arial" w:cs="Arial"/>
          <w:sz w:val="20"/>
          <w:szCs w:val="20"/>
          <w:lang w:val="en-GB"/>
        </w:rPr>
        <w:fldChar w:fldCharType="separate"/>
      </w:r>
      <w:r w:rsidR="003E0FBA" w:rsidRPr="003E0FBA">
        <w:rPr>
          <w:noProof/>
        </w:rPr>
        <w:t>1.</w:t>
      </w:r>
      <w:r w:rsidR="003E0FBA" w:rsidRPr="003E0FBA">
        <w:rPr>
          <w:noProof/>
        </w:rPr>
        <w:tab/>
        <w:t>Saal LH, Johansson P, Holm K, Gruvberger-Saal SK, She QB, Maurer M, et al. Poor prognosis in carcinoma is associated with a gene expression signature of aberrant PTEN tumor suppressor pathway activity. Proceedings of the National Academy of Sciences of the United States of America. 2007;104(18):7564-9. doi: 10.1073/pnas.0702507104. PubMed PMID: 17452630; PubMed Central PMCID: PMCPMC1855070.</w:t>
      </w:r>
    </w:p>
    <w:p w14:paraId="58CBBE9A" w14:textId="77777777" w:rsidR="003E0FBA" w:rsidRPr="003E0FBA" w:rsidRDefault="003E0FBA" w:rsidP="003E0FBA">
      <w:pPr>
        <w:pStyle w:val="EndNoteBibliography"/>
        <w:rPr>
          <w:noProof/>
        </w:rPr>
      </w:pPr>
      <w:r w:rsidRPr="003E0FBA">
        <w:rPr>
          <w:noProof/>
        </w:rPr>
        <w:t>2.</w:t>
      </w:r>
      <w:r w:rsidRPr="003E0FBA">
        <w:rPr>
          <w:noProof/>
        </w:rPr>
        <w:tab/>
        <w:t>Perez-Riverol Y, Audain E, Millan A, Ramos Y, Sanchez A, Vizcaino JA, et al. Isoelectric point optimization using peptide descriptors and support vector machines. Journal of proteomics. 2012;75(7):2269-74. doi: 10.1016/j.jprot.2012.01.029. PubMed PMID: 22326964.</w:t>
      </w:r>
    </w:p>
    <w:p w14:paraId="388A8B7C" w14:textId="77777777" w:rsidR="003E0FBA" w:rsidRPr="003E0FBA" w:rsidRDefault="003E0FBA" w:rsidP="003E0FBA">
      <w:pPr>
        <w:pStyle w:val="EndNoteBibliography"/>
        <w:rPr>
          <w:noProof/>
        </w:rPr>
      </w:pPr>
      <w:r w:rsidRPr="003E0FBA">
        <w:rPr>
          <w:noProof/>
        </w:rPr>
        <w:t>3.</w:t>
      </w:r>
      <w:r w:rsidRPr="003E0FBA">
        <w:rPr>
          <w:noProof/>
        </w:rPr>
        <w:tab/>
        <w:t>Perez-Riverol Y, Sanchez A, Ramos Y, Schmidt A, Muller M, Betancourt L, et al. In silico analysis of accurate proteomics, complemented by selective isolation of peptides. Journal of proteomics. 2011;74(10):2071-82. doi: 10.1016/j.jprot.2011.05.034. PubMed PMID: 21658481.</w:t>
      </w:r>
    </w:p>
    <w:p w14:paraId="04C269F7" w14:textId="77777777" w:rsidR="003E0FBA" w:rsidRPr="003E0FBA" w:rsidRDefault="003E0FBA" w:rsidP="003E0FBA">
      <w:pPr>
        <w:pStyle w:val="EndNoteBibliography"/>
        <w:rPr>
          <w:noProof/>
        </w:rPr>
      </w:pPr>
      <w:r w:rsidRPr="003E0FBA">
        <w:rPr>
          <w:noProof/>
        </w:rPr>
        <w:t>4.</w:t>
      </w:r>
      <w:r w:rsidRPr="003E0FBA">
        <w:rPr>
          <w:noProof/>
        </w:rPr>
        <w:tab/>
        <w:t>Lawrence RT, Perez EM, Hernandez D, Miller CP, Haas KM, Irie HY, et al. The proteomic landscape of triple-negative breast cancer. Cell Rep. 2015;11(4):630-44. doi: 10.1016/j.celrep.2015.03.050. PubMed PMID: 25892236; PubMed Central PMCID: PMCPMC4425736.</w:t>
      </w:r>
    </w:p>
    <w:p w14:paraId="7703C6E0" w14:textId="77777777" w:rsidR="003E0FBA" w:rsidRPr="003E0FBA" w:rsidRDefault="003E0FBA" w:rsidP="003E0FBA">
      <w:pPr>
        <w:pStyle w:val="EndNoteBibliography"/>
        <w:rPr>
          <w:noProof/>
        </w:rPr>
      </w:pPr>
      <w:r w:rsidRPr="003E0FBA">
        <w:rPr>
          <w:noProof/>
        </w:rPr>
        <w:t>5.</w:t>
      </w:r>
      <w:r w:rsidRPr="003E0FBA">
        <w:rPr>
          <w:noProof/>
        </w:rPr>
        <w:tab/>
        <w:t>Wang JJ, Rau C, Avetisyan R, Ren S, Romay MC, Stolin G, et al. Genetic Dissection of Cardiac Remodeling in an Isoproterenol-Induced Heart Failure Mouse Model. PLoS genetics. 2016;12(7):e1006038. doi: 10.1371/journal.pgen.1006038. PubMed PMID: 27385019; PubMed Central PMCID: PMCPMC4934852.</w:t>
      </w:r>
    </w:p>
    <w:p w14:paraId="284D05C8" w14:textId="77777777" w:rsidR="003E0FBA" w:rsidRPr="003E0FBA" w:rsidRDefault="003E0FBA" w:rsidP="003E0FBA">
      <w:pPr>
        <w:pStyle w:val="EndNoteBibliography"/>
        <w:rPr>
          <w:noProof/>
        </w:rPr>
      </w:pPr>
      <w:r w:rsidRPr="003E0FBA">
        <w:rPr>
          <w:noProof/>
        </w:rPr>
        <w:t>6.</w:t>
      </w:r>
      <w:r w:rsidRPr="003E0FBA">
        <w:rPr>
          <w:noProof/>
        </w:rPr>
        <w:tab/>
        <w:t>Chandran UR, Ma C, Dhir R, Bisceglia M, Lyons-Weiler M, Liang W, et al. Gene expression profiles of prostate cancer reveal involvement of multiple molecular pathways in the metastatic process. BMC Cancer. 2007;7:64. doi: 10.1186/1471-2407-7-64. PubMed PMID: 17430594; PubMed Central PMCID: PMCPMC1865555.</w:t>
      </w:r>
    </w:p>
    <w:p w14:paraId="0B86700D" w14:textId="77777777" w:rsidR="003E0FBA" w:rsidRPr="003E0FBA" w:rsidRDefault="003E0FBA" w:rsidP="003E0FBA">
      <w:pPr>
        <w:pStyle w:val="EndNoteBibliography"/>
        <w:rPr>
          <w:noProof/>
        </w:rPr>
      </w:pPr>
      <w:r w:rsidRPr="003E0FBA">
        <w:rPr>
          <w:noProof/>
        </w:rPr>
        <w:t>7.</w:t>
      </w:r>
      <w:r w:rsidRPr="003E0FBA">
        <w:rPr>
          <w:noProof/>
        </w:rPr>
        <w:tab/>
        <w:t>Li S, Oh S. Improving feature selection performance using pairwise pre-evaluation. BMC bioinformatics. 2016;17:312. doi: 10.1186/s12859-016-1178-3. PubMed PMID: 27544506; PubMed Central PMCID: PMCPMC4992252.</w:t>
      </w:r>
    </w:p>
    <w:p w14:paraId="737DC4A3" w14:textId="2073AC0E" w:rsidR="009F4D18" w:rsidRPr="009F4D18" w:rsidRDefault="00454089" w:rsidP="00D2232A">
      <w:pPr>
        <w:jc w:val="both"/>
        <w:rPr>
          <w:rFonts w:ascii="Arial" w:hAnsi="Arial" w:cs="Arial"/>
          <w:sz w:val="20"/>
          <w:szCs w:val="20"/>
          <w:lang w:val="en-GB"/>
        </w:rPr>
      </w:pPr>
      <w:r>
        <w:rPr>
          <w:rFonts w:ascii="Arial" w:hAnsi="Arial" w:cs="Arial"/>
          <w:sz w:val="20"/>
          <w:szCs w:val="20"/>
          <w:lang w:val="en-GB"/>
        </w:rPr>
        <w:fldChar w:fldCharType="end"/>
      </w:r>
    </w:p>
    <w:sectPr w:rsidR="009F4D18" w:rsidRPr="009F4D18" w:rsidSect="00104973">
      <w:footerReference w:type="even" r:id="rId9"/>
      <w:footerReference w:type="default" r:id="rId10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8BC672E" w14:textId="77777777" w:rsidR="00975B2B" w:rsidRDefault="00975B2B" w:rsidP="009B069F">
      <w:r>
        <w:separator/>
      </w:r>
    </w:p>
  </w:endnote>
  <w:endnote w:type="continuationSeparator" w:id="0">
    <w:p w14:paraId="6F373856" w14:textId="77777777" w:rsidR="00975B2B" w:rsidRDefault="00975B2B" w:rsidP="009B069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altName w:val="Times"/>
    <w:charset w:val="00"/>
    <w:family w:val="roman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Liberation Serif">
    <w:altName w:val="Times"/>
    <w:charset w:val="01"/>
    <w:family w:val="roman"/>
    <w:pitch w:val="variable"/>
  </w:font>
  <w:font w:name="Noto Sans CJK SC Regular">
    <w:panose1 w:val="00000000000000000000"/>
    <w:charset w:val="00"/>
    <w:family w:val="roman"/>
    <w:notTrueType/>
    <w:pitch w:val="default"/>
  </w:font>
  <w:font w:name="FreeSans">
    <w:altName w:val="Times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4F9F9E2" w14:textId="77777777" w:rsidR="009B069F" w:rsidRDefault="009B069F" w:rsidP="00AE7ED3">
    <w:pPr>
      <w:pStyle w:val="Footer"/>
      <w:framePr w:wrap="none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FFE972A" w14:textId="77777777" w:rsidR="009B069F" w:rsidRDefault="009B069F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DFFC342" w14:textId="77777777" w:rsidR="009B069F" w:rsidRDefault="009B069F" w:rsidP="00AE7ED3">
    <w:pPr>
      <w:pStyle w:val="Footer"/>
      <w:framePr w:wrap="none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975B2B">
      <w:rPr>
        <w:rStyle w:val="PageNumber"/>
        <w:noProof/>
      </w:rPr>
      <w:t>1</w:t>
    </w:r>
    <w:r>
      <w:rPr>
        <w:rStyle w:val="PageNumber"/>
      </w:rPr>
      <w:fldChar w:fldCharType="end"/>
    </w:r>
  </w:p>
  <w:p w14:paraId="1F03C094" w14:textId="77777777" w:rsidR="009B069F" w:rsidRDefault="009B069F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375E212" w14:textId="77777777" w:rsidR="00975B2B" w:rsidRDefault="00975B2B" w:rsidP="009B069F">
      <w:r>
        <w:separator/>
      </w:r>
    </w:p>
  </w:footnote>
  <w:footnote w:type="continuationSeparator" w:id="0">
    <w:p w14:paraId="5DEB9226" w14:textId="77777777" w:rsidR="00975B2B" w:rsidRDefault="00975B2B" w:rsidP="009B069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4"/>
  <w:trackRevisions/>
  <w:defaultTabStop w:val="720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9s02x9e4s0f0oedeerxrvzwfsw9200dsdwd&quot;&gt;My EndNote Library&lt;record-ids&gt;&lt;item&gt;1001&lt;/item&gt;&lt;item&gt;1008&lt;/item&gt;&lt;item&gt;1009&lt;/item&gt;&lt;item&gt;1010&lt;/item&gt;&lt;item&gt;1011&lt;/item&gt;&lt;item&gt;1012&lt;/item&gt;&lt;item&gt;1013&lt;/item&gt;&lt;item&gt;1014&lt;/item&gt;&lt;/record-ids&gt;&lt;/item&gt;&lt;/Libraries&gt;"/>
  </w:docVars>
  <w:rsids>
    <w:rsidRoot w:val="00D2232A"/>
    <w:rsid w:val="00015041"/>
    <w:rsid w:val="00021693"/>
    <w:rsid w:val="00033EE3"/>
    <w:rsid w:val="0004164B"/>
    <w:rsid w:val="00044473"/>
    <w:rsid w:val="0004694A"/>
    <w:rsid w:val="00052A35"/>
    <w:rsid w:val="00054C86"/>
    <w:rsid w:val="000A0615"/>
    <w:rsid w:val="000A4BA0"/>
    <w:rsid w:val="000D6610"/>
    <w:rsid w:val="000E5158"/>
    <w:rsid w:val="00104973"/>
    <w:rsid w:val="00110E11"/>
    <w:rsid w:val="001117D6"/>
    <w:rsid w:val="00120C15"/>
    <w:rsid w:val="00140379"/>
    <w:rsid w:val="00143E58"/>
    <w:rsid w:val="00156CB5"/>
    <w:rsid w:val="00171C82"/>
    <w:rsid w:val="001A4D6E"/>
    <w:rsid w:val="001A6F05"/>
    <w:rsid w:val="001C0F91"/>
    <w:rsid w:val="001C24FE"/>
    <w:rsid w:val="001C38F3"/>
    <w:rsid w:val="001F08ED"/>
    <w:rsid w:val="00200B69"/>
    <w:rsid w:val="002021AD"/>
    <w:rsid w:val="0020528A"/>
    <w:rsid w:val="00207E51"/>
    <w:rsid w:val="0022782E"/>
    <w:rsid w:val="00233C06"/>
    <w:rsid w:val="0025316D"/>
    <w:rsid w:val="00256F16"/>
    <w:rsid w:val="00256F32"/>
    <w:rsid w:val="00266CE0"/>
    <w:rsid w:val="00267D52"/>
    <w:rsid w:val="00281D09"/>
    <w:rsid w:val="00285461"/>
    <w:rsid w:val="002C08A5"/>
    <w:rsid w:val="002C3CE2"/>
    <w:rsid w:val="002D403F"/>
    <w:rsid w:val="002E5584"/>
    <w:rsid w:val="00345E99"/>
    <w:rsid w:val="00354AF1"/>
    <w:rsid w:val="0035520B"/>
    <w:rsid w:val="00383A96"/>
    <w:rsid w:val="003A0D61"/>
    <w:rsid w:val="003A1832"/>
    <w:rsid w:val="003B5D8E"/>
    <w:rsid w:val="003C1A5F"/>
    <w:rsid w:val="003C2273"/>
    <w:rsid w:val="003C2460"/>
    <w:rsid w:val="003E0FBA"/>
    <w:rsid w:val="003F52A2"/>
    <w:rsid w:val="00403401"/>
    <w:rsid w:val="004103F3"/>
    <w:rsid w:val="00421BA9"/>
    <w:rsid w:val="00427054"/>
    <w:rsid w:val="00441DC1"/>
    <w:rsid w:val="00454089"/>
    <w:rsid w:val="00464521"/>
    <w:rsid w:val="00472C4A"/>
    <w:rsid w:val="004847E8"/>
    <w:rsid w:val="0049181A"/>
    <w:rsid w:val="004A587B"/>
    <w:rsid w:val="004B25BA"/>
    <w:rsid w:val="004D722A"/>
    <w:rsid w:val="004F69FE"/>
    <w:rsid w:val="00510023"/>
    <w:rsid w:val="00510F00"/>
    <w:rsid w:val="00522F51"/>
    <w:rsid w:val="00525A54"/>
    <w:rsid w:val="00534DEF"/>
    <w:rsid w:val="00546E2C"/>
    <w:rsid w:val="00547C85"/>
    <w:rsid w:val="00561635"/>
    <w:rsid w:val="00562CAC"/>
    <w:rsid w:val="005840EE"/>
    <w:rsid w:val="005863AF"/>
    <w:rsid w:val="005A404A"/>
    <w:rsid w:val="005B0635"/>
    <w:rsid w:val="005B73EF"/>
    <w:rsid w:val="005B7865"/>
    <w:rsid w:val="005E2D99"/>
    <w:rsid w:val="00605592"/>
    <w:rsid w:val="00622C0F"/>
    <w:rsid w:val="006468AD"/>
    <w:rsid w:val="00653A54"/>
    <w:rsid w:val="00685575"/>
    <w:rsid w:val="006A39A7"/>
    <w:rsid w:val="006B05F8"/>
    <w:rsid w:val="006E7E1E"/>
    <w:rsid w:val="006F34C2"/>
    <w:rsid w:val="00702BA5"/>
    <w:rsid w:val="00710C20"/>
    <w:rsid w:val="00717281"/>
    <w:rsid w:val="0072335E"/>
    <w:rsid w:val="007365F2"/>
    <w:rsid w:val="00741951"/>
    <w:rsid w:val="007620AA"/>
    <w:rsid w:val="0076595D"/>
    <w:rsid w:val="0079702B"/>
    <w:rsid w:val="007B3139"/>
    <w:rsid w:val="00801081"/>
    <w:rsid w:val="008365F5"/>
    <w:rsid w:val="00842F84"/>
    <w:rsid w:val="008452A6"/>
    <w:rsid w:val="00861520"/>
    <w:rsid w:val="00863747"/>
    <w:rsid w:val="00873715"/>
    <w:rsid w:val="008757B9"/>
    <w:rsid w:val="00887D9B"/>
    <w:rsid w:val="008A4EEF"/>
    <w:rsid w:val="008A5875"/>
    <w:rsid w:val="008A5AA6"/>
    <w:rsid w:val="008C213C"/>
    <w:rsid w:val="008C4AD5"/>
    <w:rsid w:val="008F51E5"/>
    <w:rsid w:val="009059F9"/>
    <w:rsid w:val="00936A2A"/>
    <w:rsid w:val="00952B80"/>
    <w:rsid w:val="00971377"/>
    <w:rsid w:val="00975B2B"/>
    <w:rsid w:val="00990763"/>
    <w:rsid w:val="009A25D3"/>
    <w:rsid w:val="009A4840"/>
    <w:rsid w:val="009B069F"/>
    <w:rsid w:val="009B633E"/>
    <w:rsid w:val="009E2E72"/>
    <w:rsid w:val="009F4D18"/>
    <w:rsid w:val="009F654F"/>
    <w:rsid w:val="00A27D3A"/>
    <w:rsid w:val="00A510C1"/>
    <w:rsid w:val="00A52B20"/>
    <w:rsid w:val="00A7559F"/>
    <w:rsid w:val="00AB2F1A"/>
    <w:rsid w:val="00AD1DBA"/>
    <w:rsid w:val="00AE3B68"/>
    <w:rsid w:val="00AE7ED3"/>
    <w:rsid w:val="00AF4F5A"/>
    <w:rsid w:val="00AF77AC"/>
    <w:rsid w:val="00B1564F"/>
    <w:rsid w:val="00B26D99"/>
    <w:rsid w:val="00B429F6"/>
    <w:rsid w:val="00B43692"/>
    <w:rsid w:val="00B467AC"/>
    <w:rsid w:val="00B64B36"/>
    <w:rsid w:val="00B66B75"/>
    <w:rsid w:val="00B73117"/>
    <w:rsid w:val="00B76694"/>
    <w:rsid w:val="00BC74CB"/>
    <w:rsid w:val="00BD71EA"/>
    <w:rsid w:val="00BE0385"/>
    <w:rsid w:val="00C27499"/>
    <w:rsid w:val="00C3266A"/>
    <w:rsid w:val="00C60EE5"/>
    <w:rsid w:val="00C70D7A"/>
    <w:rsid w:val="00C93512"/>
    <w:rsid w:val="00CC1683"/>
    <w:rsid w:val="00CE0065"/>
    <w:rsid w:val="00CE091B"/>
    <w:rsid w:val="00CE69E2"/>
    <w:rsid w:val="00CF0CA4"/>
    <w:rsid w:val="00D10C5B"/>
    <w:rsid w:val="00D2232A"/>
    <w:rsid w:val="00D32DCE"/>
    <w:rsid w:val="00D51740"/>
    <w:rsid w:val="00D532FE"/>
    <w:rsid w:val="00D54071"/>
    <w:rsid w:val="00D80C55"/>
    <w:rsid w:val="00D81CF7"/>
    <w:rsid w:val="00DB27EA"/>
    <w:rsid w:val="00DC73F2"/>
    <w:rsid w:val="00DD1E04"/>
    <w:rsid w:val="00E027D2"/>
    <w:rsid w:val="00E26220"/>
    <w:rsid w:val="00E320B5"/>
    <w:rsid w:val="00E46B6E"/>
    <w:rsid w:val="00E67DA3"/>
    <w:rsid w:val="00E869DC"/>
    <w:rsid w:val="00E92293"/>
    <w:rsid w:val="00EA59E4"/>
    <w:rsid w:val="00EA78B4"/>
    <w:rsid w:val="00EB0268"/>
    <w:rsid w:val="00EB04BB"/>
    <w:rsid w:val="00EB5CDB"/>
    <w:rsid w:val="00ED1E40"/>
    <w:rsid w:val="00EE2358"/>
    <w:rsid w:val="00EE5E30"/>
    <w:rsid w:val="00EF45ED"/>
    <w:rsid w:val="00EF5E5D"/>
    <w:rsid w:val="00F16CC1"/>
    <w:rsid w:val="00F16D90"/>
    <w:rsid w:val="00F42191"/>
    <w:rsid w:val="00F42E2A"/>
    <w:rsid w:val="00F53A36"/>
    <w:rsid w:val="00F64119"/>
    <w:rsid w:val="00F74073"/>
    <w:rsid w:val="00FB17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89203B8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2232A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2232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NormalWeb">
    <w:name w:val="Normal (Web)"/>
    <w:basedOn w:val="Normal"/>
    <w:uiPriority w:val="99"/>
    <w:semiHidden/>
    <w:unhideWhenUsed/>
    <w:rsid w:val="00454089"/>
    <w:pPr>
      <w:spacing w:before="100" w:beforeAutospacing="1" w:after="100" w:afterAutospacing="1"/>
    </w:pPr>
    <w:rPr>
      <w:rFonts w:ascii="Times New Roman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54089"/>
    <w:rPr>
      <w:rFonts w:ascii="Times New Roman" w:hAnsi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54089"/>
    <w:rPr>
      <w:rFonts w:ascii="Times New Roman" w:hAnsi="Times New Roman"/>
      <w:sz w:val="18"/>
      <w:szCs w:val="18"/>
    </w:rPr>
  </w:style>
  <w:style w:type="paragraph" w:customStyle="1" w:styleId="EndNoteBibliographyTitle">
    <w:name w:val="EndNote Bibliography Title"/>
    <w:basedOn w:val="Normal"/>
    <w:rsid w:val="00454089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454089"/>
    <w:pPr>
      <w:jc w:val="both"/>
    </w:pPr>
    <w:rPr>
      <w:rFonts w:ascii="Calibri" w:hAnsi="Calibri"/>
    </w:rPr>
  </w:style>
  <w:style w:type="paragraph" w:styleId="TOCHeading">
    <w:name w:val="TOC Heading"/>
    <w:basedOn w:val="Heading1"/>
    <w:next w:val="Normal"/>
    <w:uiPriority w:val="39"/>
    <w:unhideWhenUsed/>
    <w:qFormat/>
    <w:rsid w:val="003C2460"/>
    <w:pPr>
      <w:spacing w:before="480" w:line="276" w:lineRule="auto"/>
      <w:outlineLvl w:val="9"/>
    </w:pPr>
    <w:rPr>
      <w:b/>
      <w:bCs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3C2460"/>
    <w:pPr>
      <w:spacing w:before="120"/>
    </w:pPr>
    <w:rPr>
      <w:b/>
      <w:bCs/>
    </w:rPr>
  </w:style>
  <w:style w:type="character" w:styleId="Hyperlink">
    <w:name w:val="Hyperlink"/>
    <w:basedOn w:val="DefaultParagraphFont"/>
    <w:uiPriority w:val="99"/>
    <w:unhideWhenUsed/>
    <w:rsid w:val="003C2460"/>
    <w:rPr>
      <w:color w:val="0563C1" w:themeColor="hyperlink"/>
      <w:u w:val="single"/>
    </w:rPr>
  </w:style>
  <w:style w:type="paragraph" w:styleId="TOC2">
    <w:name w:val="toc 2"/>
    <w:basedOn w:val="Normal"/>
    <w:next w:val="Normal"/>
    <w:autoRedefine/>
    <w:uiPriority w:val="39"/>
    <w:semiHidden/>
    <w:unhideWhenUsed/>
    <w:rsid w:val="003C2460"/>
    <w:pPr>
      <w:ind w:left="240"/>
    </w:pPr>
    <w:rPr>
      <w:b/>
      <w:bCs/>
      <w:sz w:val="22"/>
      <w:szCs w:val="22"/>
    </w:rPr>
  </w:style>
  <w:style w:type="paragraph" w:styleId="TOC3">
    <w:name w:val="toc 3"/>
    <w:basedOn w:val="Normal"/>
    <w:next w:val="Normal"/>
    <w:autoRedefine/>
    <w:uiPriority w:val="39"/>
    <w:semiHidden/>
    <w:unhideWhenUsed/>
    <w:rsid w:val="003C2460"/>
    <w:pPr>
      <w:ind w:left="480"/>
    </w:pPr>
    <w:rPr>
      <w:sz w:val="22"/>
      <w:szCs w:val="22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3C2460"/>
    <w:pPr>
      <w:ind w:left="720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3C2460"/>
    <w:pPr>
      <w:ind w:left="960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3C2460"/>
    <w:pPr>
      <w:ind w:left="1200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3C2460"/>
    <w:pPr>
      <w:ind w:left="1440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3C2460"/>
    <w:pPr>
      <w:ind w:left="1680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3C2460"/>
    <w:pPr>
      <w:ind w:left="1920"/>
    </w:pPr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60559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05592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05592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05592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05592"/>
    <w:rPr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9B069F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B069F"/>
  </w:style>
  <w:style w:type="character" w:styleId="PageNumber">
    <w:name w:val="page number"/>
    <w:basedOn w:val="DefaultParagraphFont"/>
    <w:uiPriority w:val="99"/>
    <w:semiHidden/>
    <w:unhideWhenUsed/>
    <w:rsid w:val="009B069F"/>
  </w:style>
  <w:style w:type="table" w:styleId="GridTable2-Accent1">
    <w:name w:val="Grid Table 2 Accent 1"/>
    <w:basedOn w:val="TableNormal"/>
    <w:uiPriority w:val="47"/>
    <w:rsid w:val="00522F51"/>
    <w:tblPr>
      <w:tblStyleRowBandSize w:val="1"/>
      <w:tblStyleColBandSize w:val="1"/>
      <w:tblInd w:w="0" w:type="dxa"/>
      <w:tblBorders>
        <w:top w:val="single" w:sz="2" w:space="0" w:color="8EAADB" w:themeColor="accent1" w:themeTint="99"/>
        <w:bottom w:val="single" w:sz="2" w:space="0" w:color="8EAADB" w:themeColor="accent1" w:themeTint="99"/>
        <w:insideH w:val="single" w:sz="2" w:space="0" w:color="8EAADB" w:themeColor="accent1" w:themeTint="99"/>
        <w:insideV w:val="single" w:sz="2" w:space="0" w:color="8EAADB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8EAADB" w:themeColor="accen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8EAADB" w:themeColor="accen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TableGrid">
    <w:name w:val="Table Grid"/>
    <w:basedOn w:val="TableNormal"/>
    <w:uiPriority w:val="39"/>
    <w:rsid w:val="00033EE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stTable6Colorful-Accent1">
    <w:name w:val="List Table 6 Colorful Accent 1"/>
    <w:basedOn w:val="TableNormal"/>
    <w:uiPriority w:val="51"/>
    <w:rsid w:val="00D54071"/>
    <w:rPr>
      <w:color w:val="2F5496" w:themeColor="accent1" w:themeShade="BF"/>
    </w:rPr>
    <w:tblPr>
      <w:tblStyleRowBandSize w:val="1"/>
      <w:tblStyleColBandSize w:val="1"/>
      <w:tblInd w:w="0" w:type="dxa"/>
      <w:tblBorders>
        <w:top w:val="single" w:sz="4" w:space="0" w:color="4472C4" w:themeColor="accent1"/>
        <w:bottom w:val="single" w:sz="4" w:space="0" w:color="4472C4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4472C4" w:themeColor="accent1"/>
        </w:tcBorders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paragraph" w:customStyle="1" w:styleId="TableContents">
    <w:name w:val="Table Contents"/>
    <w:basedOn w:val="Normal"/>
    <w:qFormat/>
    <w:rsid w:val="00C70D7A"/>
    <w:pPr>
      <w:suppressLineNumbers/>
    </w:pPr>
    <w:rPr>
      <w:rFonts w:ascii="Liberation Serif" w:eastAsia="Noto Sans CJK SC Regular" w:hAnsi="Liberation Serif" w:cs="FreeSans"/>
      <w:lang w:eastAsia="zh-CN" w:bidi="hi-IN"/>
    </w:rPr>
  </w:style>
  <w:style w:type="table" w:styleId="GridTable1Light">
    <w:name w:val="Grid Table 1 Light"/>
    <w:basedOn w:val="TableNormal"/>
    <w:uiPriority w:val="46"/>
    <w:rsid w:val="00C70D7A"/>
    <w:rPr>
      <w:rFonts w:ascii="Liberation Serif" w:eastAsia="Noto Sans CJK SC Regular" w:hAnsi="Liberation Serif" w:cs="FreeSans"/>
      <w:lang w:eastAsia="zh-CN" w:bidi="hi-IN"/>
    </w:rPr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Revision">
    <w:name w:val="Revision"/>
    <w:hidden/>
    <w:uiPriority w:val="99"/>
    <w:semiHidden/>
    <w:rsid w:val="005A404A"/>
  </w:style>
  <w:style w:type="table" w:styleId="ListTable2-Accent5">
    <w:name w:val="List Table 2 Accent 5"/>
    <w:basedOn w:val="TableNormal"/>
    <w:uiPriority w:val="47"/>
    <w:rsid w:val="005A404A"/>
    <w:tblPr>
      <w:tblStyleRowBandSize w:val="1"/>
      <w:tblStyleColBandSize w:val="1"/>
      <w:tblInd w:w="0" w:type="dxa"/>
      <w:tblBorders>
        <w:top w:val="single" w:sz="4" w:space="0" w:color="9CC2E5" w:themeColor="accent5" w:themeTint="99"/>
        <w:bottom w:val="single" w:sz="4" w:space="0" w:color="9CC2E5" w:themeColor="accent5" w:themeTint="99"/>
        <w:insideH w:val="single" w:sz="4" w:space="0" w:color="9CC2E5" w:themeColor="accent5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ListTable6Colorful-Accent5">
    <w:name w:val="List Table 6 Colorful Accent 5"/>
    <w:basedOn w:val="TableNormal"/>
    <w:uiPriority w:val="51"/>
    <w:rsid w:val="005A404A"/>
    <w:rPr>
      <w:color w:val="2E74B5" w:themeColor="accent5" w:themeShade="BF"/>
    </w:rPr>
    <w:tblPr>
      <w:tblStyleRowBandSize w:val="1"/>
      <w:tblStyleColBandSize w:val="1"/>
      <w:tblInd w:w="0" w:type="dxa"/>
      <w:tblBorders>
        <w:top w:val="single" w:sz="4" w:space="0" w:color="5B9BD5" w:themeColor="accent5"/>
        <w:bottom w:val="single" w:sz="4" w:space="0" w:color="5B9BD5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5B9BD5" w:themeColor="accent5"/>
        </w:tcBorders>
      </w:tcPr>
    </w:tblStylePr>
    <w:tblStylePr w:type="lastRow">
      <w:rPr>
        <w:b/>
        <w:bCs/>
      </w:rPr>
      <w:tblPr/>
      <w:tcPr>
        <w:tcBorders>
          <w:top w:val="double" w:sz="4" w:space="0" w:color="5B9BD5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TableGridLight">
    <w:name w:val="Grid Table Light"/>
    <w:basedOn w:val="TableNormal"/>
    <w:uiPriority w:val="40"/>
    <w:rsid w:val="005A404A"/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PlainTable3">
    <w:name w:val="Plain Table 3"/>
    <w:basedOn w:val="TableNormal"/>
    <w:uiPriority w:val="43"/>
    <w:rsid w:val="005A404A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4">
    <w:name w:val="Plain Table 4"/>
    <w:basedOn w:val="TableNormal"/>
    <w:uiPriority w:val="44"/>
    <w:rsid w:val="005A404A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GridTable1Light-Accent1">
    <w:name w:val="Grid Table 1 Light Accent 1"/>
    <w:basedOn w:val="TableNormal"/>
    <w:uiPriority w:val="46"/>
    <w:rsid w:val="005A404A"/>
    <w:tblPr>
      <w:tblStyleRowBandSize w:val="1"/>
      <w:tblStyleColBandSize w:val="1"/>
      <w:tblInd w:w="0" w:type="dxa"/>
      <w:tblBorders>
        <w:top w:val="single" w:sz="4" w:space="0" w:color="B4C6E7" w:themeColor="accent1" w:themeTint="66"/>
        <w:left w:val="single" w:sz="4" w:space="0" w:color="B4C6E7" w:themeColor="accent1" w:themeTint="66"/>
        <w:bottom w:val="single" w:sz="4" w:space="0" w:color="B4C6E7" w:themeColor="accent1" w:themeTint="66"/>
        <w:right w:val="single" w:sz="4" w:space="0" w:color="B4C6E7" w:themeColor="accent1" w:themeTint="66"/>
        <w:insideH w:val="single" w:sz="4" w:space="0" w:color="B4C6E7" w:themeColor="accent1" w:themeTint="66"/>
        <w:insideV w:val="single" w:sz="4" w:space="0" w:color="B4C6E7" w:themeColor="accen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2-Accent5">
    <w:name w:val="Grid Table 2 Accent 5"/>
    <w:basedOn w:val="TableNormal"/>
    <w:uiPriority w:val="47"/>
    <w:rsid w:val="005A404A"/>
    <w:tblPr>
      <w:tblStyleRowBandSize w:val="1"/>
      <w:tblStyleColBandSize w:val="1"/>
      <w:tblInd w:w="0" w:type="dxa"/>
      <w:tblBorders>
        <w:top w:val="single" w:sz="2" w:space="0" w:color="9CC2E5" w:themeColor="accent5" w:themeTint="99"/>
        <w:bottom w:val="single" w:sz="2" w:space="0" w:color="9CC2E5" w:themeColor="accent5" w:themeTint="99"/>
        <w:insideH w:val="single" w:sz="2" w:space="0" w:color="9CC2E5" w:themeColor="accent5" w:themeTint="99"/>
        <w:insideV w:val="single" w:sz="2" w:space="0" w:color="9CC2E5" w:themeColor="accent5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9CC2E5" w:themeColor="accent5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CC2E5" w:themeColor="accent5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GridTable6Colorful-Accent1">
    <w:name w:val="Grid Table 6 Colorful Accent 1"/>
    <w:basedOn w:val="TableNormal"/>
    <w:uiPriority w:val="51"/>
    <w:rsid w:val="001F08ED"/>
    <w:rPr>
      <w:color w:val="2F5496" w:themeColor="accent1" w:themeShade="BF"/>
    </w:rPr>
    <w:tblPr>
      <w:tblStyleRowBandSize w:val="1"/>
      <w:tblStyleColBandSize w:val="1"/>
      <w:tblInd w:w="0" w:type="dxa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GridTable6Colorful-Accent5">
    <w:name w:val="Grid Table 6 Colorful Accent 5"/>
    <w:basedOn w:val="TableNormal"/>
    <w:uiPriority w:val="51"/>
    <w:rsid w:val="001F08ED"/>
    <w:rPr>
      <w:color w:val="2E74B5" w:themeColor="accent5" w:themeShade="BF"/>
    </w:rPr>
    <w:tblPr>
      <w:tblStyleRowBandSize w:val="1"/>
      <w:tblStyleColBandSize w:val="1"/>
      <w:tblInd w:w="0" w:type="dxa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  <w:insideV w:val="single" w:sz="4" w:space="0" w:color="9CC2E5" w:themeColor="accent5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ListTable1Light-Accent1">
    <w:name w:val="List Table 1 Light Accent 1"/>
    <w:basedOn w:val="TableNormal"/>
    <w:uiPriority w:val="46"/>
    <w:rsid w:val="001F08ED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76671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43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9247649">
          <w:marLeft w:val="-79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tiff"/><Relationship Id="rId8" Type="http://schemas.openxmlformats.org/officeDocument/2006/relationships/image" Target="media/image2.tiff"/><Relationship Id="rId9" Type="http://schemas.openxmlformats.org/officeDocument/2006/relationships/footer" Target="footer1.xml"/><Relationship Id="rId10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6A26C3E5-583F-D14B-93DB-D4674BCF2A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954</Words>
  <Characters>5438</Characters>
  <Application>Microsoft Macintosh Word</Application>
  <DocSecurity>0</DocSecurity>
  <Lines>45</Lines>
  <Paragraphs>1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5</vt:i4>
      </vt:variant>
    </vt:vector>
  </HeadingPairs>
  <TitlesOfParts>
    <vt:vector size="6" baseType="lpstr">
      <vt:lpstr/>
      <vt:lpstr>Note 1: Datasets </vt:lpstr>
      <vt:lpstr>Note 2: Feature Selection Approaches </vt:lpstr>
      <vt:lpstr>Note 3: Number of Final Features after the FS method step</vt:lpstr>
      <vt:lpstr>Note 4: Benchmark of the R workflow proposed with the MRMD tool</vt:lpstr>
      <vt:lpstr>References</vt:lpstr>
    </vt:vector>
  </TitlesOfParts>
  <Company>EMBL-EBI</Company>
  <LinksUpToDate>false</LinksUpToDate>
  <CharactersWithSpaces>638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sset Perez Riverol</dc:creator>
  <cp:keywords/>
  <dc:description/>
  <cp:lastModifiedBy>Yasset Perez Riverol</cp:lastModifiedBy>
  <cp:revision>2</cp:revision>
  <dcterms:created xsi:type="dcterms:W3CDTF">2017-10-08T17:36:00Z</dcterms:created>
  <dcterms:modified xsi:type="dcterms:W3CDTF">2017-10-08T17:36:00Z</dcterms:modified>
</cp:coreProperties>
</file>